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CF8B6" w14:textId="14619420" w:rsidR="00217448" w:rsidRDefault="00217448" w:rsidP="00217448">
      <w:r w:rsidRPr="005D66A4">
        <w:rPr>
          <w:b/>
          <w:color w:val="4472C4" w:themeColor="accent1"/>
        </w:rPr>
        <w:t>Study Title:</w:t>
      </w:r>
      <w:r>
        <w:rPr>
          <w:b/>
        </w:rPr>
        <w:t xml:space="preserve"> </w:t>
      </w:r>
      <w:r>
        <w:t xml:space="preserve"> </w:t>
      </w:r>
      <w:r w:rsidR="001547CD" w:rsidRPr="001547CD">
        <w:rPr>
          <w:szCs w:val="20"/>
          <w:lang w:val="en-US"/>
        </w:rPr>
        <w:t xml:space="preserve">Digitising paper-based tools in common use for the treatment of mild to moderate </w:t>
      </w:r>
      <w:r w:rsidR="00B738D0">
        <w:rPr>
          <w:szCs w:val="20"/>
          <w:lang w:val="en-US"/>
        </w:rPr>
        <w:t xml:space="preserve">depression and </w:t>
      </w:r>
      <w:r w:rsidR="001547CD" w:rsidRPr="001547CD">
        <w:rPr>
          <w:szCs w:val="20"/>
          <w:lang w:val="en-US"/>
        </w:rPr>
        <w:t>anxiety disorder</w:t>
      </w:r>
      <w:r w:rsidR="00B738D0">
        <w:rPr>
          <w:szCs w:val="20"/>
          <w:lang w:val="en-US"/>
        </w:rPr>
        <w:t>s</w:t>
      </w:r>
      <w:r w:rsidR="001547CD" w:rsidRPr="001547CD">
        <w:rPr>
          <w:szCs w:val="20"/>
          <w:lang w:val="en-US"/>
        </w:rPr>
        <w:t>: an investigation of efficacy and acceptability</w:t>
      </w:r>
    </w:p>
    <w:p w14:paraId="21AC10AB" w14:textId="7E7C5D2C" w:rsidR="00217448" w:rsidRDefault="00217448" w:rsidP="00C01BF7">
      <w:pPr>
        <w:spacing w:line="360" w:lineRule="auto"/>
      </w:pPr>
      <w:r w:rsidRPr="005D66A4">
        <w:rPr>
          <w:b/>
          <w:color w:val="4472C4" w:themeColor="accent1"/>
        </w:rPr>
        <w:t>Short title:</w:t>
      </w:r>
      <w:r w:rsidRPr="005D66A4">
        <w:rPr>
          <w:color w:val="4472C4" w:themeColor="accent1"/>
        </w:rPr>
        <w:t xml:space="preserve"> </w:t>
      </w:r>
      <w:r w:rsidR="00C01BF7" w:rsidRPr="00C01BF7">
        <w:rPr>
          <w:szCs w:val="20"/>
          <w:lang w:val="en-US"/>
        </w:rPr>
        <w:t xml:space="preserve">Digital therapeutic tools in the treatment of mild to moderate </w:t>
      </w:r>
      <w:r w:rsidR="00BD37E5">
        <w:rPr>
          <w:szCs w:val="20"/>
          <w:lang w:val="en-US"/>
        </w:rPr>
        <w:t>depression and anxiety</w:t>
      </w:r>
    </w:p>
    <w:p w14:paraId="61082B2A" w14:textId="3E2EB86D" w:rsidR="00217448" w:rsidRPr="00113A13" w:rsidRDefault="00217448" w:rsidP="00217448">
      <w:pPr>
        <w:jc w:val="center"/>
        <w:rPr>
          <w:b/>
        </w:rPr>
      </w:pPr>
      <w:r w:rsidRPr="005D66A4">
        <w:rPr>
          <w:b/>
          <w:color w:val="4472C4" w:themeColor="accent1"/>
        </w:rPr>
        <w:t xml:space="preserve">IRAS Project ID: </w:t>
      </w:r>
      <w:r w:rsidR="00EE7576" w:rsidRPr="00597FDF">
        <w:rPr>
          <w:bCs/>
        </w:rPr>
        <w:t>27</w:t>
      </w:r>
      <w:r w:rsidR="00597FDF" w:rsidRPr="00597FDF">
        <w:rPr>
          <w:bCs/>
        </w:rPr>
        <w:t>5982</w:t>
      </w:r>
    </w:p>
    <w:p w14:paraId="116CC932" w14:textId="2E8675D7" w:rsidR="00217448" w:rsidRPr="00113A13" w:rsidRDefault="00217448" w:rsidP="00217448">
      <w:pPr>
        <w:jc w:val="center"/>
      </w:pPr>
      <w:r w:rsidRPr="005D66A4">
        <w:rPr>
          <w:b/>
          <w:color w:val="4472C4" w:themeColor="accent1"/>
        </w:rPr>
        <w:t>Date and Version No:</w:t>
      </w:r>
      <w:r w:rsidRPr="005D66A4">
        <w:rPr>
          <w:color w:val="4472C4" w:themeColor="accent1"/>
        </w:rPr>
        <w:t xml:space="preserve"> </w:t>
      </w:r>
      <w:r>
        <w:t xml:space="preserve">Version 1 – </w:t>
      </w:r>
      <w:r w:rsidR="00C35F2E">
        <w:t>14</w:t>
      </w:r>
      <w:r w:rsidR="002F2CB8">
        <w:t>th</w:t>
      </w:r>
      <w:r w:rsidR="00C01BF7">
        <w:t xml:space="preserve"> </w:t>
      </w:r>
      <w:r w:rsidR="00EA0992">
        <w:t>April</w:t>
      </w:r>
      <w:r w:rsidR="00C01BF7">
        <w:t xml:space="preserve"> 20</w:t>
      </w:r>
      <w:r w:rsidR="00EA0992">
        <w:t>20</w:t>
      </w:r>
    </w:p>
    <w:p w14:paraId="156F3BF6" w14:textId="77777777" w:rsidR="00217448" w:rsidRPr="00113A13" w:rsidRDefault="00217448" w:rsidP="00217448"/>
    <w:tbl>
      <w:tblPr>
        <w:tblStyle w:val="TableGrid"/>
        <w:tblW w:w="9634" w:type="dxa"/>
        <w:tblLayout w:type="fixed"/>
        <w:tblLook w:val="04A0" w:firstRow="1" w:lastRow="0" w:firstColumn="1" w:lastColumn="0" w:noHBand="0" w:noVBand="1"/>
      </w:tblPr>
      <w:tblGrid>
        <w:gridCol w:w="2841"/>
        <w:gridCol w:w="6793"/>
      </w:tblGrid>
      <w:tr w:rsidR="00217448" w:rsidRPr="00113A13" w14:paraId="5609E93A" w14:textId="77777777" w:rsidTr="00C612C2">
        <w:tc>
          <w:tcPr>
            <w:tcW w:w="2841" w:type="dxa"/>
            <w:hideMark/>
          </w:tcPr>
          <w:p w14:paraId="675C1A11" w14:textId="77777777" w:rsidR="00217448" w:rsidRPr="005D66A4" w:rsidRDefault="00217448" w:rsidP="00C612C2">
            <w:pPr>
              <w:spacing w:line="276" w:lineRule="auto"/>
              <w:rPr>
                <w:b/>
                <w:color w:val="4472C4" w:themeColor="accent1"/>
              </w:rPr>
            </w:pPr>
            <w:r w:rsidRPr="005D66A4">
              <w:rPr>
                <w:b/>
                <w:color w:val="4472C4" w:themeColor="accent1"/>
              </w:rPr>
              <w:t>Chief Investigator:</w:t>
            </w:r>
          </w:p>
        </w:tc>
        <w:tc>
          <w:tcPr>
            <w:tcW w:w="6793" w:type="dxa"/>
            <w:hideMark/>
          </w:tcPr>
          <w:p w14:paraId="5360E5E0" w14:textId="2308FF28" w:rsidR="00217448" w:rsidRDefault="00217448" w:rsidP="00C612C2">
            <w:pPr>
              <w:spacing w:line="276" w:lineRule="auto"/>
            </w:pPr>
            <w:r>
              <w:t xml:space="preserve">Dr </w:t>
            </w:r>
            <w:r w:rsidR="00C01BF7">
              <w:t>Valentin Tablan</w:t>
            </w:r>
            <w:r>
              <w:t xml:space="preserve">, Ieso Digital Health, </w:t>
            </w:r>
            <w:r w:rsidRPr="00BB7F38">
              <w:t>The Jeffreys Building, Cowley R</w:t>
            </w:r>
            <w:r>
              <w:t>oa</w:t>
            </w:r>
            <w:r w:rsidRPr="00BB7F38">
              <w:t>d, Cambridge CB4 0DS</w:t>
            </w:r>
            <w:r>
              <w:t>.</w:t>
            </w:r>
          </w:p>
          <w:p w14:paraId="475FAB33" w14:textId="77777777" w:rsidR="00217448" w:rsidRDefault="00217448" w:rsidP="00C612C2">
            <w:pPr>
              <w:spacing w:line="276" w:lineRule="auto"/>
            </w:pPr>
          </w:p>
          <w:p w14:paraId="3C37A1CA" w14:textId="77777777" w:rsidR="00217448" w:rsidRPr="00E43C24" w:rsidRDefault="00217448" w:rsidP="00C612C2">
            <w:r w:rsidRPr="00E43C24">
              <w:t xml:space="preserve">T: </w:t>
            </w:r>
            <w:r w:rsidRPr="00366C21">
              <w:rPr>
                <w:rStyle w:val="Strong"/>
                <w:b w:val="0"/>
              </w:rPr>
              <w:t>0800 074 5560</w:t>
            </w:r>
          </w:p>
          <w:p w14:paraId="3D468931" w14:textId="7C611CBC" w:rsidR="00217448" w:rsidRPr="00113A13" w:rsidRDefault="00217448" w:rsidP="00C612C2">
            <w:pPr>
              <w:spacing w:line="276" w:lineRule="auto"/>
            </w:pPr>
            <w:r>
              <w:t xml:space="preserve">E: </w:t>
            </w:r>
            <w:hyperlink r:id="rId12" w:history="1">
              <w:r w:rsidR="000F74CA" w:rsidRPr="005C34BE">
                <w:rPr>
                  <w:rStyle w:val="Hyperlink"/>
                </w:rPr>
                <w:t>v.tablan@iesohealth.com</w:t>
              </w:r>
            </w:hyperlink>
          </w:p>
        </w:tc>
      </w:tr>
      <w:tr w:rsidR="00217448" w:rsidRPr="00113A13" w14:paraId="575956C5" w14:textId="77777777" w:rsidTr="00C612C2">
        <w:tc>
          <w:tcPr>
            <w:tcW w:w="2841" w:type="dxa"/>
            <w:hideMark/>
          </w:tcPr>
          <w:p w14:paraId="55453A66" w14:textId="77777777" w:rsidR="00217448" w:rsidRPr="005D66A4" w:rsidRDefault="00217448" w:rsidP="00C612C2">
            <w:pPr>
              <w:spacing w:line="276" w:lineRule="auto"/>
              <w:rPr>
                <w:b/>
                <w:color w:val="4472C4" w:themeColor="accent1"/>
              </w:rPr>
            </w:pPr>
            <w:r w:rsidRPr="005D66A4">
              <w:rPr>
                <w:b/>
                <w:color w:val="4472C4" w:themeColor="accent1"/>
              </w:rPr>
              <w:t xml:space="preserve">Investigators: </w:t>
            </w:r>
          </w:p>
        </w:tc>
        <w:tc>
          <w:tcPr>
            <w:tcW w:w="6793" w:type="dxa"/>
            <w:hideMark/>
          </w:tcPr>
          <w:p w14:paraId="44BC0F8A" w14:textId="77777777" w:rsidR="00217448" w:rsidRDefault="00217448" w:rsidP="00C612C2">
            <w:pPr>
              <w:spacing w:line="276" w:lineRule="auto"/>
            </w:pPr>
            <w:r>
              <w:t>Mrs Sarah Bateup, Ieso Digital Health</w:t>
            </w:r>
          </w:p>
          <w:p w14:paraId="7DACF294" w14:textId="278C6CE7" w:rsidR="00217448" w:rsidRDefault="00217448" w:rsidP="00C612C2">
            <w:pPr>
              <w:spacing w:line="276" w:lineRule="auto"/>
            </w:pPr>
            <w:r>
              <w:t>Dr Andy Blackwell, Ieso Digital Health</w:t>
            </w:r>
          </w:p>
          <w:p w14:paraId="513A93B0" w14:textId="2AC3A764" w:rsidR="00FA37D8" w:rsidRDefault="00FA37D8" w:rsidP="00C612C2">
            <w:pPr>
              <w:spacing w:line="276" w:lineRule="auto"/>
            </w:pPr>
            <w:r>
              <w:t xml:space="preserve">Dr Sabine Buchholz, </w:t>
            </w:r>
            <w:r w:rsidR="00E337CD">
              <w:t>Ies</w:t>
            </w:r>
            <w:r w:rsidR="00F86340">
              <w:t>o</w:t>
            </w:r>
            <w:r w:rsidR="00E337CD">
              <w:t xml:space="preserve"> Digital Health</w:t>
            </w:r>
          </w:p>
          <w:p w14:paraId="6EE3029C" w14:textId="52706C80" w:rsidR="00217448" w:rsidRDefault="00217448" w:rsidP="00C612C2">
            <w:pPr>
              <w:spacing w:line="276" w:lineRule="auto"/>
            </w:pPr>
            <w:r>
              <w:t>Dr Ana Catarino, Ieso Digital Health</w:t>
            </w:r>
          </w:p>
          <w:p w14:paraId="3A1B097E" w14:textId="77777777" w:rsidR="00BE61B5" w:rsidRDefault="00FE624B" w:rsidP="00FE624B">
            <w:pPr>
              <w:spacing w:line="276" w:lineRule="auto"/>
            </w:pPr>
            <w:r>
              <w:t>Dr Ronan Cummins, Ieso Digital Health</w:t>
            </w:r>
          </w:p>
          <w:p w14:paraId="25DF5AFE" w14:textId="3688D333" w:rsidR="00FE624B" w:rsidRDefault="00BD25BA" w:rsidP="00FE624B">
            <w:pPr>
              <w:spacing w:line="276" w:lineRule="auto"/>
            </w:pPr>
            <w:r>
              <w:t xml:space="preserve">Dr </w:t>
            </w:r>
            <w:r w:rsidR="00FE624B">
              <w:t>Michael Ewbank, Ieso Digital Health</w:t>
            </w:r>
          </w:p>
          <w:p w14:paraId="343113F6" w14:textId="4109BC0A" w:rsidR="00343D0E" w:rsidRDefault="00343D0E" w:rsidP="00FE624B">
            <w:pPr>
              <w:spacing w:line="276" w:lineRule="auto"/>
            </w:pPr>
            <w:r>
              <w:t>Dr Jennifer Gentile, Ieso Digital Health</w:t>
            </w:r>
          </w:p>
          <w:p w14:paraId="2D7FA014" w14:textId="5E9B6C11" w:rsidR="002D4457" w:rsidRDefault="002D4457" w:rsidP="00FE624B">
            <w:pPr>
              <w:spacing w:line="276" w:lineRule="auto"/>
            </w:pPr>
            <w:r>
              <w:t xml:space="preserve">Dr Ann Hayes, </w:t>
            </w:r>
            <w:r w:rsidR="007C1CC9">
              <w:t>The Ann Hayes Consultancy</w:t>
            </w:r>
          </w:p>
          <w:p w14:paraId="15E81BC7" w14:textId="77777777" w:rsidR="00217448" w:rsidRDefault="00217448" w:rsidP="00C612C2">
            <w:pPr>
              <w:spacing w:line="276" w:lineRule="auto"/>
            </w:pPr>
            <w:r>
              <w:t>Dr Valentin Tablan, Ieso Digital Health</w:t>
            </w:r>
          </w:p>
          <w:p w14:paraId="28A83080" w14:textId="7F2FA9C6" w:rsidR="00217448" w:rsidRPr="00113A13" w:rsidRDefault="00217448" w:rsidP="00FE624B">
            <w:pPr>
              <w:spacing w:line="276" w:lineRule="auto"/>
            </w:pPr>
            <w:r>
              <w:t>Dr Justin Washtell-Blaise, Ieso Digital Health</w:t>
            </w:r>
          </w:p>
        </w:tc>
      </w:tr>
      <w:tr w:rsidR="000807F9" w:rsidRPr="00113A13" w14:paraId="252547BF" w14:textId="77777777" w:rsidTr="00213061">
        <w:trPr>
          <w:trHeight w:val="2827"/>
        </w:trPr>
        <w:tc>
          <w:tcPr>
            <w:tcW w:w="2841" w:type="dxa"/>
            <w:hideMark/>
          </w:tcPr>
          <w:p w14:paraId="1962AD38" w14:textId="7392C85A" w:rsidR="000807F9" w:rsidRPr="005D66A4" w:rsidRDefault="000807F9" w:rsidP="000807F9">
            <w:pPr>
              <w:spacing w:line="276" w:lineRule="auto"/>
              <w:rPr>
                <w:b/>
                <w:color w:val="4472C4" w:themeColor="accent1"/>
              </w:rPr>
            </w:pPr>
            <w:r w:rsidRPr="005D66A4">
              <w:rPr>
                <w:b/>
                <w:color w:val="4472C4" w:themeColor="accent1"/>
              </w:rPr>
              <w:t xml:space="preserve">Sponsor: </w:t>
            </w:r>
          </w:p>
        </w:tc>
        <w:tc>
          <w:tcPr>
            <w:tcW w:w="6793" w:type="dxa"/>
            <w:hideMark/>
          </w:tcPr>
          <w:p w14:paraId="6A62A770" w14:textId="77777777" w:rsidR="000807F9" w:rsidRPr="00B756AF" w:rsidRDefault="000807F9" w:rsidP="000807F9">
            <w:pPr>
              <w:spacing w:line="276" w:lineRule="auto"/>
              <w:rPr>
                <w:szCs w:val="24"/>
              </w:rPr>
            </w:pPr>
            <w:r w:rsidRPr="00B756AF">
              <w:rPr>
                <w:szCs w:val="24"/>
              </w:rPr>
              <w:t>Ieso Digital Health</w:t>
            </w:r>
          </w:p>
          <w:p w14:paraId="65BE60DB" w14:textId="77777777" w:rsidR="000807F9" w:rsidRPr="00B756AF" w:rsidRDefault="000807F9" w:rsidP="000807F9">
            <w:pPr>
              <w:spacing w:line="276" w:lineRule="auto"/>
              <w:rPr>
                <w:szCs w:val="24"/>
              </w:rPr>
            </w:pPr>
          </w:p>
          <w:p w14:paraId="5396A459" w14:textId="4FA89877" w:rsidR="000807F9" w:rsidRPr="00B756AF" w:rsidRDefault="000807F9" w:rsidP="000807F9">
            <w:pPr>
              <w:spacing w:line="276" w:lineRule="auto"/>
              <w:rPr>
                <w:szCs w:val="24"/>
              </w:rPr>
            </w:pPr>
            <w:r w:rsidRPr="00B756AF">
              <w:rPr>
                <w:szCs w:val="24"/>
              </w:rPr>
              <w:t xml:space="preserve">Contact: </w:t>
            </w:r>
            <w:r w:rsidR="00B756AF" w:rsidRPr="00B756AF">
              <w:rPr>
                <w:szCs w:val="24"/>
              </w:rPr>
              <w:t>Annie Owen</w:t>
            </w:r>
          </w:p>
          <w:p w14:paraId="552BCEA9" w14:textId="77777777" w:rsidR="000807F9" w:rsidRPr="00B756AF" w:rsidRDefault="000807F9" w:rsidP="000807F9">
            <w:pPr>
              <w:spacing w:line="276" w:lineRule="auto"/>
              <w:rPr>
                <w:szCs w:val="24"/>
              </w:rPr>
            </w:pPr>
            <w:r w:rsidRPr="00B756AF">
              <w:rPr>
                <w:szCs w:val="24"/>
              </w:rPr>
              <w:t>Ieso Digital Health</w:t>
            </w:r>
          </w:p>
          <w:p w14:paraId="0CA40B8E" w14:textId="77777777" w:rsidR="000807F9" w:rsidRPr="00B756AF" w:rsidRDefault="000807F9" w:rsidP="000807F9">
            <w:pPr>
              <w:spacing w:line="276" w:lineRule="auto"/>
              <w:rPr>
                <w:szCs w:val="24"/>
              </w:rPr>
            </w:pPr>
            <w:r w:rsidRPr="00B756AF">
              <w:rPr>
                <w:szCs w:val="24"/>
              </w:rPr>
              <w:t>The Jeffreys Building</w:t>
            </w:r>
          </w:p>
          <w:p w14:paraId="0C5BF81E" w14:textId="77777777" w:rsidR="000807F9" w:rsidRPr="00B756AF" w:rsidRDefault="000807F9" w:rsidP="000807F9">
            <w:pPr>
              <w:spacing w:line="276" w:lineRule="auto"/>
              <w:rPr>
                <w:szCs w:val="24"/>
              </w:rPr>
            </w:pPr>
            <w:r w:rsidRPr="00B756AF">
              <w:rPr>
                <w:szCs w:val="24"/>
              </w:rPr>
              <w:t>Cowley Road</w:t>
            </w:r>
          </w:p>
          <w:p w14:paraId="3F4A4CD9" w14:textId="77777777" w:rsidR="000807F9" w:rsidRPr="00B756AF" w:rsidRDefault="000807F9" w:rsidP="000807F9">
            <w:pPr>
              <w:spacing w:line="276" w:lineRule="auto"/>
              <w:rPr>
                <w:szCs w:val="24"/>
              </w:rPr>
            </w:pPr>
            <w:r w:rsidRPr="00B756AF">
              <w:rPr>
                <w:szCs w:val="24"/>
              </w:rPr>
              <w:t>Cambridge</w:t>
            </w:r>
          </w:p>
          <w:p w14:paraId="2072F248" w14:textId="77777777" w:rsidR="000807F9" w:rsidRPr="00B756AF" w:rsidRDefault="000807F9" w:rsidP="000807F9">
            <w:pPr>
              <w:spacing w:line="276" w:lineRule="auto"/>
              <w:rPr>
                <w:szCs w:val="24"/>
              </w:rPr>
            </w:pPr>
            <w:r w:rsidRPr="00B756AF">
              <w:rPr>
                <w:szCs w:val="24"/>
              </w:rPr>
              <w:t>CB4 0DS</w:t>
            </w:r>
          </w:p>
          <w:p w14:paraId="74C578A3" w14:textId="77777777" w:rsidR="000807F9" w:rsidRPr="00B756AF" w:rsidRDefault="000807F9" w:rsidP="000807F9">
            <w:pPr>
              <w:spacing w:line="276" w:lineRule="auto"/>
              <w:rPr>
                <w:szCs w:val="24"/>
              </w:rPr>
            </w:pPr>
          </w:p>
          <w:p w14:paraId="56B2062A" w14:textId="77777777" w:rsidR="000807F9" w:rsidRPr="00B756AF" w:rsidRDefault="000807F9" w:rsidP="000807F9">
            <w:pPr>
              <w:spacing w:line="276" w:lineRule="auto"/>
              <w:rPr>
                <w:szCs w:val="24"/>
              </w:rPr>
            </w:pPr>
            <w:r w:rsidRPr="00B756AF">
              <w:rPr>
                <w:szCs w:val="24"/>
              </w:rPr>
              <w:t>T: 0800 074 5560</w:t>
            </w:r>
          </w:p>
          <w:p w14:paraId="1B1C3B8D" w14:textId="60162C12" w:rsidR="000807F9" w:rsidRPr="00B756AF" w:rsidRDefault="000807F9" w:rsidP="000807F9">
            <w:pPr>
              <w:spacing w:line="276" w:lineRule="auto"/>
              <w:rPr>
                <w:szCs w:val="24"/>
              </w:rPr>
            </w:pPr>
            <w:r w:rsidRPr="00B756AF">
              <w:rPr>
                <w:szCs w:val="24"/>
              </w:rPr>
              <w:t xml:space="preserve">E: </w:t>
            </w:r>
            <w:r w:rsidR="00B756AF" w:rsidRPr="00B756AF">
              <w:rPr>
                <w:szCs w:val="24"/>
              </w:rPr>
              <w:t>a.owen@iesohealth.com</w:t>
            </w:r>
          </w:p>
        </w:tc>
      </w:tr>
      <w:tr w:rsidR="000807F9" w:rsidRPr="00113A13" w14:paraId="0F6D510D" w14:textId="77777777" w:rsidTr="00C612C2">
        <w:tc>
          <w:tcPr>
            <w:tcW w:w="2841" w:type="dxa"/>
            <w:hideMark/>
          </w:tcPr>
          <w:p w14:paraId="223E34B8" w14:textId="77777777" w:rsidR="000807F9" w:rsidRPr="005D66A4" w:rsidRDefault="000807F9" w:rsidP="000807F9">
            <w:pPr>
              <w:spacing w:line="276" w:lineRule="auto"/>
              <w:rPr>
                <w:b/>
                <w:color w:val="4472C4" w:themeColor="accent1"/>
              </w:rPr>
            </w:pPr>
            <w:r w:rsidRPr="005D66A4">
              <w:rPr>
                <w:b/>
                <w:color w:val="4472C4" w:themeColor="accent1"/>
              </w:rPr>
              <w:t>Funder:</w:t>
            </w:r>
          </w:p>
        </w:tc>
        <w:tc>
          <w:tcPr>
            <w:tcW w:w="6793" w:type="dxa"/>
            <w:hideMark/>
          </w:tcPr>
          <w:p w14:paraId="47793183" w14:textId="77777777" w:rsidR="000807F9" w:rsidRPr="00113A13" w:rsidRDefault="000807F9" w:rsidP="000807F9">
            <w:pPr>
              <w:spacing w:line="276" w:lineRule="auto"/>
            </w:pPr>
            <w:r>
              <w:t>Ieso Digital Health</w:t>
            </w:r>
          </w:p>
        </w:tc>
      </w:tr>
      <w:tr w:rsidR="000807F9" w:rsidRPr="00113A13" w14:paraId="59D79D11" w14:textId="77777777" w:rsidTr="00C612C2">
        <w:tc>
          <w:tcPr>
            <w:tcW w:w="2841" w:type="dxa"/>
            <w:hideMark/>
          </w:tcPr>
          <w:p w14:paraId="6FCB06C2" w14:textId="77777777" w:rsidR="000807F9" w:rsidRPr="005D66A4" w:rsidRDefault="000807F9" w:rsidP="000807F9">
            <w:pPr>
              <w:spacing w:line="276" w:lineRule="auto"/>
              <w:rPr>
                <w:b/>
                <w:color w:val="4472C4" w:themeColor="accent1"/>
              </w:rPr>
            </w:pPr>
            <w:r w:rsidRPr="005D66A4">
              <w:rPr>
                <w:b/>
                <w:color w:val="4472C4" w:themeColor="accent1"/>
              </w:rPr>
              <w:t xml:space="preserve">Chief Investigator Signature: </w:t>
            </w:r>
          </w:p>
        </w:tc>
        <w:tc>
          <w:tcPr>
            <w:tcW w:w="6793" w:type="dxa"/>
            <w:hideMark/>
          </w:tcPr>
          <w:p w14:paraId="5ACF32AA" w14:textId="77777777" w:rsidR="000807F9" w:rsidRPr="00113A13" w:rsidRDefault="000807F9" w:rsidP="000807F9">
            <w:pPr>
              <w:spacing w:line="276" w:lineRule="auto"/>
            </w:pPr>
          </w:p>
        </w:tc>
      </w:tr>
    </w:tbl>
    <w:p w14:paraId="3FB171F0" w14:textId="77777777" w:rsidR="00217448" w:rsidRPr="00113A13" w:rsidRDefault="00217448" w:rsidP="00217448">
      <w:pPr>
        <w:rPr>
          <w:rFonts w:asciiTheme="minorHAnsi" w:hAnsiTheme="minorHAnsi"/>
          <w:sz w:val="22"/>
        </w:rPr>
      </w:pPr>
    </w:p>
    <w:p w14:paraId="156CD916" w14:textId="77777777" w:rsidR="00217448" w:rsidRPr="00113A13" w:rsidRDefault="00217448" w:rsidP="00217448"/>
    <w:p w14:paraId="2272DD10" w14:textId="77777777" w:rsidR="00217448" w:rsidRDefault="00217448" w:rsidP="00217448">
      <w:pPr>
        <w:rPr>
          <w:b/>
          <w:szCs w:val="20"/>
          <w:lang w:val="en-US"/>
        </w:rPr>
      </w:pPr>
      <w:r>
        <w:rPr>
          <w:b/>
          <w:szCs w:val="20"/>
          <w:lang w:val="en-US"/>
        </w:rPr>
        <w:br w:type="page"/>
      </w:r>
    </w:p>
    <w:sdt>
      <w:sdtPr>
        <w:rPr>
          <w:rFonts w:ascii="Verdana" w:eastAsiaTheme="minorHAnsi" w:hAnsi="Verdana" w:cstheme="minorBidi"/>
          <w:color w:val="auto"/>
          <w:sz w:val="20"/>
          <w:szCs w:val="22"/>
          <w:lang w:val="en-GB"/>
        </w:rPr>
        <w:id w:val="1937012940"/>
        <w:docPartObj>
          <w:docPartGallery w:val="Table of Contents"/>
          <w:docPartUnique/>
        </w:docPartObj>
      </w:sdtPr>
      <w:sdtEndPr>
        <w:rPr>
          <w:b/>
          <w:bCs/>
          <w:noProof/>
        </w:rPr>
      </w:sdtEndPr>
      <w:sdtContent>
        <w:p w14:paraId="2158C422" w14:textId="4C599CCB" w:rsidR="00AF572B" w:rsidRPr="00AF572B" w:rsidRDefault="00AF572B">
          <w:pPr>
            <w:pStyle w:val="TOCHeading"/>
            <w:rPr>
              <w:rFonts w:ascii="Verdana" w:hAnsi="Verdana"/>
              <w:b/>
            </w:rPr>
          </w:pPr>
          <w:r w:rsidRPr="00AF572B">
            <w:rPr>
              <w:rFonts w:ascii="Verdana" w:hAnsi="Verdana"/>
              <w:b/>
            </w:rPr>
            <w:t>Table of Contents</w:t>
          </w:r>
        </w:p>
        <w:p w14:paraId="3E394D91" w14:textId="74B1718F" w:rsidR="0055574C" w:rsidRDefault="00AF572B">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38620844" w:history="1">
            <w:r w:rsidR="0055574C" w:rsidRPr="00307C62">
              <w:rPr>
                <w:rStyle w:val="Hyperlink"/>
                <w:noProof/>
              </w:rPr>
              <w:t>Summary</w:t>
            </w:r>
            <w:r w:rsidR="0055574C">
              <w:rPr>
                <w:noProof/>
                <w:webHidden/>
              </w:rPr>
              <w:tab/>
            </w:r>
            <w:r w:rsidR="0055574C">
              <w:rPr>
                <w:noProof/>
                <w:webHidden/>
              </w:rPr>
              <w:fldChar w:fldCharType="begin"/>
            </w:r>
            <w:r w:rsidR="0055574C">
              <w:rPr>
                <w:noProof/>
                <w:webHidden/>
              </w:rPr>
              <w:instrText xml:space="preserve"> PAGEREF _Toc38620844 \h </w:instrText>
            </w:r>
            <w:r w:rsidR="0055574C">
              <w:rPr>
                <w:noProof/>
                <w:webHidden/>
              </w:rPr>
            </w:r>
            <w:r w:rsidR="0055574C">
              <w:rPr>
                <w:noProof/>
                <w:webHidden/>
              </w:rPr>
              <w:fldChar w:fldCharType="separate"/>
            </w:r>
            <w:r w:rsidR="0055574C">
              <w:rPr>
                <w:noProof/>
                <w:webHidden/>
              </w:rPr>
              <w:t>3</w:t>
            </w:r>
            <w:r w:rsidR="0055574C">
              <w:rPr>
                <w:noProof/>
                <w:webHidden/>
              </w:rPr>
              <w:fldChar w:fldCharType="end"/>
            </w:r>
          </w:hyperlink>
        </w:p>
        <w:p w14:paraId="37617D2E" w14:textId="5ABF2F40" w:rsidR="0055574C" w:rsidRDefault="00E654FE">
          <w:pPr>
            <w:pStyle w:val="TOC1"/>
            <w:tabs>
              <w:tab w:val="right" w:leader="dot" w:pos="9016"/>
            </w:tabs>
            <w:rPr>
              <w:rFonts w:asciiTheme="minorHAnsi" w:eastAsiaTheme="minorEastAsia" w:hAnsiTheme="minorHAnsi"/>
              <w:noProof/>
              <w:sz w:val="22"/>
              <w:lang w:eastAsia="en-GB"/>
            </w:rPr>
          </w:pPr>
          <w:hyperlink w:anchor="_Toc38620845" w:history="1">
            <w:r w:rsidR="0055574C" w:rsidRPr="00307C62">
              <w:rPr>
                <w:rStyle w:val="Hyperlink"/>
                <w:noProof/>
                <w:lang w:val="en-US"/>
              </w:rPr>
              <w:t>Synopsis</w:t>
            </w:r>
            <w:r w:rsidR="0055574C">
              <w:rPr>
                <w:noProof/>
                <w:webHidden/>
              </w:rPr>
              <w:tab/>
            </w:r>
            <w:r w:rsidR="0055574C">
              <w:rPr>
                <w:noProof/>
                <w:webHidden/>
              </w:rPr>
              <w:fldChar w:fldCharType="begin"/>
            </w:r>
            <w:r w:rsidR="0055574C">
              <w:rPr>
                <w:noProof/>
                <w:webHidden/>
              </w:rPr>
              <w:instrText xml:space="preserve"> PAGEREF _Toc38620845 \h </w:instrText>
            </w:r>
            <w:r w:rsidR="0055574C">
              <w:rPr>
                <w:noProof/>
                <w:webHidden/>
              </w:rPr>
            </w:r>
            <w:r w:rsidR="0055574C">
              <w:rPr>
                <w:noProof/>
                <w:webHidden/>
              </w:rPr>
              <w:fldChar w:fldCharType="separate"/>
            </w:r>
            <w:r w:rsidR="0055574C">
              <w:rPr>
                <w:noProof/>
                <w:webHidden/>
              </w:rPr>
              <w:t>5</w:t>
            </w:r>
            <w:r w:rsidR="0055574C">
              <w:rPr>
                <w:noProof/>
                <w:webHidden/>
              </w:rPr>
              <w:fldChar w:fldCharType="end"/>
            </w:r>
          </w:hyperlink>
        </w:p>
        <w:p w14:paraId="320C2ED2" w14:textId="785BC8AD" w:rsidR="0055574C" w:rsidRDefault="00E654FE">
          <w:pPr>
            <w:pStyle w:val="TOC1"/>
            <w:tabs>
              <w:tab w:val="right" w:leader="dot" w:pos="9016"/>
            </w:tabs>
            <w:rPr>
              <w:rFonts w:asciiTheme="minorHAnsi" w:eastAsiaTheme="minorEastAsia" w:hAnsiTheme="minorHAnsi"/>
              <w:noProof/>
              <w:sz w:val="22"/>
              <w:lang w:eastAsia="en-GB"/>
            </w:rPr>
          </w:pPr>
          <w:hyperlink w:anchor="_Toc38620846" w:history="1">
            <w:r w:rsidR="0055574C" w:rsidRPr="00307C62">
              <w:rPr>
                <w:rStyle w:val="Hyperlink"/>
                <w:noProof/>
                <w:lang w:val="en-US"/>
              </w:rPr>
              <w:t>Background and rationale</w:t>
            </w:r>
            <w:r w:rsidR="0055574C">
              <w:rPr>
                <w:noProof/>
                <w:webHidden/>
              </w:rPr>
              <w:tab/>
            </w:r>
            <w:r w:rsidR="0055574C">
              <w:rPr>
                <w:noProof/>
                <w:webHidden/>
              </w:rPr>
              <w:fldChar w:fldCharType="begin"/>
            </w:r>
            <w:r w:rsidR="0055574C">
              <w:rPr>
                <w:noProof/>
                <w:webHidden/>
              </w:rPr>
              <w:instrText xml:space="preserve"> PAGEREF _Toc38620846 \h </w:instrText>
            </w:r>
            <w:r w:rsidR="0055574C">
              <w:rPr>
                <w:noProof/>
                <w:webHidden/>
              </w:rPr>
            </w:r>
            <w:r w:rsidR="0055574C">
              <w:rPr>
                <w:noProof/>
                <w:webHidden/>
              </w:rPr>
              <w:fldChar w:fldCharType="separate"/>
            </w:r>
            <w:r w:rsidR="0055574C">
              <w:rPr>
                <w:noProof/>
                <w:webHidden/>
              </w:rPr>
              <w:t>6</w:t>
            </w:r>
            <w:r w:rsidR="0055574C">
              <w:rPr>
                <w:noProof/>
                <w:webHidden/>
              </w:rPr>
              <w:fldChar w:fldCharType="end"/>
            </w:r>
          </w:hyperlink>
        </w:p>
        <w:p w14:paraId="186CF15A" w14:textId="6F28E0AA" w:rsidR="0055574C" w:rsidRDefault="00E654FE">
          <w:pPr>
            <w:pStyle w:val="TOC1"/>
            <w:tabs>
              <w:tab w:val="right" w:leader="dot" w:pos="9016"/>
            </w:tabs>
            <w:rPr>
              <w:rFonts w:asciiTheme="minorHAnsi" w:eastAsiaTheme="minorEastAsia" w:hAnsiTheme="minorHAnsi"/>
              <w:noProof/>
              <w:sz w:val="22"/>
              <w:lang w:eastAsia="en-GB"/>
            </w:rPr>
          </w:pPr>
          <w:hyperlink w:anchor="_Toc38620847" w:history="1">
            <w:r w:rsidR="0055574C" w:rsidRPr="00307C62">
              <w:rPr>
                <w:rStyle w:val="Hyperlink"/>
                <w:noProof/>
                <w:lang w:val="en-US"/>
              </w:rPr>
              <w:t>Objectives</w:t>
            </w:r>
            <w:r w:rsidR="0055574C">
              <w:rPr>
                <w:noProof/>
                <w:webHidden/>
              </w:rPr>
              <w:tab/>
            </w:r>
            <w:r w:rsidR="0055574C">
              <w:rPr>
                <w:noProof/>
                <w:webHidden/>
              </w:rPr>
              <w:fldChar w:fldCharType="begin"/>
            </w:r>
            <w:r w:rsidR="0055574C">
              <w:rPr>
                <w:noProof/>
                <w:webHidden/>
              </w:rPr>
              <w:instrText xml:space="preserve"> PAGEREF _Toc38620847 \h </w:instrText>
            </w:r>
            <w:r w:rsidR="0055574C">
              <w:rPr>
                <w:noProof/>
                <w:webHidden/>
              </w:rPr>
            </w:r>
            <w:r w:rsidR="0055574C">
              <w:rPr>
                <w:noProof/>
                <w:webHidden/>
              </w:rPr>
              <w:fldChar w:fldCharType="separate"/>
            </w:r>
            <w:r w:rsidR="0055574C">
              <w:rPr>
                <w:noProof/>
                <w:webHidden/>
              </w:rPr>
              <w:t>7</w:t>
            </w:r>
            <w:r w:rsidR="0055574C">
              <w:rPr>
                <w:noProof/>
                <w:webHidden/>
              </w:rPr>
              <w:fldChar w:fldCharType="end"/>
            </w:r>
          </w:hyperlink>
        </w:p>
        <w:p w14:paraId="2673D2FA" w14:textId="10F9EF75" w:rsidR="0055574C" w:rsidRDefault="00E654FE">
          <w:pPr>
            <w:pStyle w:val="TOC1"/>
            <w:tabs>
              <w:tab w:val="right" w:leader="dot" w:pos="9016"/>
            </w:tabs>
            <w:rPr>
              <w:rFonts w:asciiTheme="minorHAnsi" w:eastAsiaTheme="minorEastAsia" w:hAnsiTheme="minorHAnsi"/>
              <w:noProof/>
              <w:sz w:val="22"/>
              <w:lang w:eastAsia="en-GB"/>
            </w:rPr>
          </w:pPr>
          <w:hyperlink w:anchor="_Toc38620848" w:history="1">
            <w:r w:rsidR="0055574C" w:rsidRPr="00307C62">
              <w:rPr>
                <w:rStyle w:val="Hyperlink"/>
                <w:noProof/>
                <w:lang w:val="en-US"/>
              </w:rPr>
              <w:t>Study design</w:t>
            </w:r>
            <w:r w:rsidR="0055574C">
              <w:rPr>
                <w:noProof/>
                <w:webHidden/>
              </w:rPr>
              <w:tab/>
            </w:r>
            <w:r w:rsidR="0055574C">
              <w:rPr>
                <w:noProof/>
                <w:webHidden/>
              </w:rPr>
              <w:fldChar w:fldCharType="begin"/>
            </w:r>
            <w:r w:rsidR="0055574C">
              <w:rPr>
                <w:noProof/>
                <w:webHidden/>
              </w:rPr>
              <w:instrText xml:space="preserve"> PAGEREF _Toc38620848 \h </w:instrText>
            </w:r>
            <w:r w:rsidR="0055574C">
              <w:rPr>
                <w:noProof/>
                <w:webHidden/>
              </w:rPr>
            </w:r>
            <w:r w:rsidR="0055574C">
              <w:rPr>
                <w:noProof/>
                <w:webHidden/>
              </w:rPr>
              <w:fldChar w:fldCharType="separate"/>
            </w:r>
            <w:r w:rsidR="0055574C">
              <w:rPr>
                <w:noProof/>
                <w:webHidden/>
              </w:rPr>
              <w:t>8</w:t>
            </w:r>
            <w:r w:rsidR="0055574C">
              <w:rPr>
                <w:noProof/>
                <w:webHidden/>
              </w:rPr>
              <w:fldChar w:fldCharType="end"/>
            </w:r>
          </w:hyperlink>
        </w:p>
        <w:p w14:paraId="44718D06" w14:textId="00267A68" w:rsidR="0055574C" w:rsidRDefault="00E654FE">
          <w:pPr>
            <w:pStyle w:val="TOC2"/>
            <w:tabs>
              <w:tab w:val="right" w:leader="dot" w:pos="9016"/>
            </w:tabs>
            <w:rPr>
              <w:rFonts w:asciiTheme="minorHAnsi" w:eastAsiaTheme="minorEastAsia" w:hAnsiTheme="minorHAnsi"/>
              <w:noProof/>
              <w:sz w:val="22"/>
              <w:lang w:eastAsia="en-GB"/>
            </w:rPr>
          </w:pPr>
          <w:hyperlink w:anchor="_Toc38620849" w:history="1">
            <w:r w:rsidR="0055574C" w:rsidRPr="00307C62">
              <w:rPr>
                <w:rStyle w:val="Hyperlink"/>
                <w:rFonts w:eastAsia="Times New Roman"/>
                <w:noProof/>
                <w:lang w:eastAsia="en-GB"/>
              </w:rPr>
              <w:t>Digital tools</w:t>
            </w:r>
            <w:r w:rsidR="0055574C">
              <w:rPr>
                <w:noProof/>
                <w:webHidden/>
              </w:rPr>
              <w:tab/>
            </w:r>
            <w:r w:rsidR="0055574C">
              <w:rPr>
                <w:noProof/>
                <w:webHidden/>
              </w:rPr>
              <w:fldChar w:fldCharType="begin"/>
            </w:r>
            <w:r w:rsidR="0055574C">
              <w:rPr>
                <w:noProof/>
                <w:webHidden/>
              </w:rPr>
              <w:instrText xml:space="preserve"> PAGEREF _Toc38620849 \h </w:instrText>
            </w:r>
            <w:r w:rsidR="0055574C">
              <w:rPr>
                <w:noProof/>
                <w:webHidden/>
              </w:rPr>
            </w:r>
            <w:r w:rsidR="0055574C">
              <w:rPr>
                <w:noProof/>
                <w:webHidden/>
              </w:rPr>
              <w:fldChar w:fldCharType="separate"/>
            </w:r>
            <w:r w:rsidR="0055574C">
              <w:rPr>
                <w:noProof/>
                <w:webHidden/>
              </w:rPr>
              <w:t>9</w:t>
            </w:r>
            <w:r w:rsidR="0055574C">
              <w:rPr>
                <w:noProof/>
                <w:webHidden/>
              </w:rPr>
              <w:fldChar w:fldCharType="end"/>
            </w:r>
          </w:hyperlink>
        </w:p>
        <w:p w14:paraId="533BEE9A" w14:textId="4C904D77" w:rsidR="0055574C" w:rsidRDefault="00E654FE">
          <w:pPr>
            <w:pStyle w:val="TOC2"/>
            <w:tabs>
              <w:tab w:val="right" w:leader="dot" w:pos="9016"/>
            </w:tabs>
            <w:rPr>
              <w:rFonts w:asciiTheme="minorHAnsi" w:eastAsiaTheme="minorEastAsia" w:hAnsiTheme="minorHAnsi"/>
              <w:noProof/>
              <w:sz w:val="22"/>
              <w:lang w:eastAsia="en-GB"/>
            </w:rPr>
          </w:pPr>
          <w:hyperlink w:anchor="_Toc38620850" w:history="1">
            <w:r w:rsidR="0055574C" w:rsidRPr="00307C62">
              <w:rPr>
                <w:rStyle w:val="Hyperlink"/>
                <w:rFonts w:eastAsia="Times New Roman"/>
                <w:noProof/>
                <w:lang w:eastAsia="en-GB"/>
              </w:rPr>
              <w:t>Clinical outcomes</w:t>
            </w:r>
            <w:r w:rsidR="0055574C">
              <w:rPr>
                <w:noProof/>
                <w:webHidden/>
              </w:rPr>
              <w:tab/>
            </w:r>
            <w:r w:rsidR="0055574C">
              <w:rPr>
                <w:noProof/>
                <w:webHidden/>
              </w:rPr>
              <w:fldChar w:fldCharType="begin"/>
            </w:r>
            <w:r w:rsidR="0055574C">
              <w:rPr>
                <w:noProof/>
                <w:webHidden/>
              </w:rPr>
              <w:instrText xml:space="preserve"> PAGEREF _Toc38620850 \h </w:instrText>
            </w:r>
            <w:r w:rsidR="0055574C">
              <w:rPr>
                <w:noProof/>
                <w:webHidden/>
              </w:rPr>
            </w:r>
            <w:r w:rsidR="0055574C">
              <w:rPr>
                <w:noProof/>
                <w:webHidden/>
              </w:rPr>
              <w:fldChar w:fldCharType="separate"/>
            </w:r>
            <w:r w:rsidR="0055574C">
              <w:rPr>
                <w:noProof/>
                <w:webHidden/>
              </w:rPr>
              <w:t>11</w:t>
            </w:r>
            <w:r w:rsidR="0055574C">
              <w:rPr>
                <w:noProof/>
                <w:webHidden/>
              </w:rPr>
              <w:fldChar w:fldCharType="end"/>
            </w:r>
          </w:hyperlink>
        </w:p>
        <w:p w14:paraId="3D3D7877" w14:textId="278B925E" w:rsidR="0055574C" w:rsidRDefault="00E654FE">
          <w:pPr>
            <w:pStyle w:val="TOC1"/>
            <w:tabs>
              <w:tab w:val="right" w:leader="dot" w:pos="9016"/>
            </w:tabs>
            <w:rPr>
              <w:rFonts w:asciiTheme="minorHAnsi" w:eastAsiaTheme="minorEastAsia" w:hAnsiTheme="minorHAnsi"/>
              <w:noProof/>
              <w:sz w:val="22"/>
              <w:lang w:eastAsia="en-GB"/>
            </w:rPr>
          </w:pPr>
          <w:hyperlink w:anchor="_Toc38620851" w:history="1">
            <w:r w:rsidR="0055574C" w:rsidRPr="00307C62">
              <w:rPr>
                <w:rStyle w:val="Hyperlink"/>
                <w:noProof/>
              </w:rPr>
              <w:t>Patient identification</w:t>
            </w:r>
            <w:r w:rsidR="0055574C">
              <w:rPr>
                <w:noProof/>
                <w:webHidden/>
              </w:rPr>
              <w:tab/>
            </w:r>
            <w:r w:rsidR="0055574C">
              <w:rPr>
                <w:noProof/>
                <w:webHidden/>
              </w:rPr>
              <w:fldChar w:fldCharType="begin"/>
            </w:r>
            <w:r w:rsidR="0055574C">
              <w:rPr>
                <w:noProof/>
                <w:webHidden/>
              </w:rPr>
              <w:instrText xml:space="preserve"> PAGEREF _Toc38620851 \h </w:instrText>
            </w:r>
            <w:r w:rsidR="0055574C">
              <w:rPr>
                <w:noProof/>
                <w:webHidden/>
              </w:rPr>
            </w:r>
            <w:r w:rsidR="0055574C">
              <w:rPr>
                <w:noProof/>
                <w:webHidden/>
              </w:rPr>
              <w:fldChar w:fldCharType="separate"/>
            </w:r>
            <w:r w:rsidR="0055574C">
              <w:rPr>
                <w:noProof/>
                <w:webHidden/>
              </w:rPr>
              <w:t>12</w:t>
            </w:r>
            <w:r w:rsidR="0055574C">
              <w:rPr>
                <w:noProof/>
                <w:webHidden/>
              </w:rPr>
              <w:fldChar w:fldCharType="end"/>
            </w:r>
          </w:hyperlink>
        </w:p>
        <w:p w14:paraId="7A4343FF" w14:textId="2A529AC1" w:rsidR="0055574C" w:rsidRDefault="00E654FE">
          <w:pPr>
            <w:pStyle w:val="TOC2"/>
            <w:tabs>
              <w:tab w:val="right" w:leader="dot" w:pos="9016"/>
            </w:tabs>
            <w:rPr>
              <w:rFonts w:asciiTheme="minorHAnsi" w:eastAsiaTheme="minorEastAsia" w:hAnsiTheme="minorHAnsi"/>
              <w:noProof/>
              <w:sz w:val="22"/>
              <w:lang w:eastAsia="en-GB"/>
            </w:rPr>
          </w:pPr>
          <w:hyperlink w:anchor="_Toc38620852" w:history="1">
            <w:r w:rsidR="0055574C" w:rsidRPr="00307C62">
              <w:rPr>
                <w:rStyle w:val="Hyperlink"/>
                <w:noProof/>
              </w:rPr>
              <w:t>Inclusion criteria</w:t>
            </w:r>
            <w:r w:rsidR="0055574C">
              <w:rPr>
                <w:noProof/>
                <w:webHidden/>
              </w:rPr>
              <w:tab/>
            </w:r>
            <w:r w:rsidR="0055574C">
              <w:rPr>
                <w:noProof/>
                <w:webHidden/>
              </w:rPr>
              <w:fldChar w:fldCharType="begin"/>
            </w:r>
            <w:r w:rsidR="0055574C">
              <w:rPr>
                <w:noProof/>
                <w:webHidden/>
              </w:rPr>
              <w:instrText xml:space="preserve"> PAGEREF _Toc38620852 \h </w:instrText>
            </w:r>
            <w:r w:rsidR="0055574C">
              <w:rPr>
                <w:noProof/>
                <w:webHidden/>
              </w:rPr>
            </w:r>
            <w:r w:rsidR="0055574C">
              <w:rPr>
                <w:noProof/>
                <w:webHidden/>
              </w:rPr>
              <w:fldChar w:fldCharType="separate"/>
            </w:r>
            <w:r w:rsidR="0055574C">
              <w:rPr>
                <w:noProof/>
                <w:webHidden/>
              </w:rPr>
              <w:t>12</w:t>
            </w:r>
            <w:r w:rsidR="0055574C">
              <w:rPr>
                <w:noProof/>
                <w:webHidden/>
              </w:rPr>
              <w:fldChar w:fldCharType="end"/>
            </w:r>
          </w:hyperlink>
        </w:p>
        <w:p w14:paraId="01947484" w14:textId="0A0B9BB4" w:rsidR="0055574C" w:rsidRDefault="00E654FE">
          <w:pPr>
            <w:pStyle w:val="TOC2"/>
            <w:tabs>
              <w:tab w:val="right" w:leader="dot" w:pos="9016"/>
            </w:tabs>
            <w:rPr>
              <w:rFonts w:asciiTheme="minorHAnsi" w:eastAsiaTheme="minorEastAsia" w:hAnsiTheme="minorHAnsi"/>
              <w:noProof/>
              <w:sz w:val="22"/>
              <w:lang w:eastAsia="en-GB"/>
            </w:rPr>
          </w:pPr>
          <w:hyperlink w:anchor="_Toc38620853" w:history="1">
            <w:r w:rsidR="0055574C" w:rsidRPr="00307C62">
              <w:rPr>
                <w:rStyle w:val="Hyperlink"/>
                <w:noProof/>
              </w:rPr>
              <w:t>Exclusion criteria</w:t>
            </w:r>
            <w:r w:rsidR="0055574C">
              <w:rPr>
                <w:noProof/>
                <w:webHidden/>
              </w:rPr>
              <w:tab/>
            </w:r>
            <w:r w:rsidR="0055574C">
              <w:rPr>
                <w:noProof/>
                <w:webHidden/>
              </w:rPr>
              <w:fldChar w:fldCharType="begin"/>
            </w:r>
            <w:r w:rsidR="0055574C">
              <w:rPr>
                <w:noProof/>
                <w:webHidden/>
              </w:rPr>
              <w:instrText xml:space="preserve"> PAGEREF _Toc38620853 \h </w:instrText>
            </w:r>
            <w:r w:rsidR="0055574C">
              <w:rPr>
                <w:noProof/>
                <w:webHidden/>
              </w:rPr>
            </w:r>
            <w:r w:rsidR="0055574C">
              <w:rPr>
                <w:noProof/>
                <w:webHidden/>
              </w:rPr>
              <w:fldChar w:fldCharType="separate"/>
            </w:r>
            <w:r w:rsidR="0055574C">
              <w:rPr>
                <w:noProof/>
                <w:webHidden/>
              </w:rPr>
              <w:t>12</w:t>
            </w:r>
            <w:r w:rsidR="0055574C">
              <w:rPr>
                <w:noProof/>
                <w:webHidden/>
              </w:rPr>
              <w:fldChar w:fldCharType="end"/>
            </w:r>
          </w:hyperlink>
        </w:p>
        <w:p w14:paraId="3746AE91" w14:textId="0A5D3DED" w:rsidR="0055574C" w:rsidRDefault="00E654FE">
          <w:pPr>
            <w:pStyle w:val="TOC1"/>
            <w:tabs>
              <w:tab w:val="right" w:leader="dot" w:pos="9016"/>
            </w:tabs>
            <w:rPr>
              <w:rFonts w:asciiTheme="minorHAnsi" w:eastAsiaTheme="minorEastAsia" w:hAnsiTheme="minorHAnsi"/>
              <w:noProof/>
              <w:sz w:val="22"/>
              <w:lang w:eastAsia="en-GB"/>
            </w:rPr>
          </w:pPr>
          <w:hyperlink w:anchor="_Toc38620854" w:history="1">
            <w:r w:rsidR="0055574C" w:rsidRPr="00307C62">
              <w:rPr>
                <w:rStyle w:val="Hyperlink"/>
                <w:noProof/>
              </w:rPr>
              <w:t>Statistics and data analysis</w:t>
            </w:r>
            <w:r w:rsidR="0055574C">
              <w:rPr>
                <w:noProof/>
                <w:webHidden/>
              </w:rPr>
              <w:tab/>
            </w:r>
            <w:r w:rsidR="0055574C">
              <w:rPr>
                <w:noProof/>
                <w:webHidden/>
              </w:rPr>
              <w:fldChar w:fldCharType="begin"/>
            </w:r>
            <w:r w:rsidR="0055574C">
              <w:rPr>
                <w:noProof/>
                <w:webHidden/>
              </w:rPr>
              <w:instrText xml:space="preserve"> PAGEREF _Toc38620854 \h </w:instrText>
            </w:r>
            <w:r w:rsidR="0055574C">
              <w:rPr>
                <w:noProof/>
                <w:webHidden/>
              </w:rPr>
            </w:r>
            <w:r w:rsidR="0055574C">
              <w:rPr>
                <w:noProof/>
                <w:webHidden/>
              </w:rPr>
              <w:fldChar w:fldCharType="separate"/>
            </w:r>
            <w:r w:rsidR="0055574C">
              <w:rPr>
                <w:noProof/>
                <w:webHidden/>
              </w:rPr>
              <w:t>13</w:t>
            </w:r>
            <w:r w:rsidR="0055574C">
              <w:rPr>
                <w:noProof/>
                <w:webHidden/>
              </w:rPr>
              <w:fldChar w:fldCharType="end"/>
            </w:r>
          </w:hyperlink>
        </w:p>
        <w:p w14:paraId="2DA3B683" w14:textId="36C99CF9" w:rsidR="0055574C" w:rsidRDefault="00E654FE">
          <w:pPr>
            <w:pStyle w:val="TOC2"/>
            <w:tabs>
              <w:tab w:val="right" w:leader="dot" w:pos="9016"/>
            </w:tabs>
            <w:rPr>
              <w:rFonts w:asciiTheme="minorHAnsi" w:eastAsiaTheme="minorEastAsia" w:hAnsiTheme="minorHAnsi"/>
              <w:noProof/>
              <w:sz w:val="22"/>
              <w:lang w:eastAsia="en-GB"/>
            </w:rPr>
          </w:pPr>
          <w:hyperlink w:anchor="_Toc38620855" w:history="1">
            <w:r w:rsidR="0055574C" w:rsidRPr="00307C62">
              <w:rPr>
                <w:rStyle w:val="Hyperlink"/>
                <w:noProof/>
              </w:rPr>
              <w:t>Sample size</w:t>
            </w:r>
            <w:r w:rsidR="0055574C">
              <w:rPr>
                <w:noProof/>
                <w:webHidden/>
              </w:rPr>
              <w:tab/>
            </w:r>
            <w:r w:rsidR="0055574C">
              <w:rPr>
                <w:noProof/>
                <w:webHidden/>
              </w:rPr>
              <w:fldChar w:fldCharType="begin"/>
            </w:r>
            <w:r w:rsidR="0055574C">
              <w:rPr>
                <w:noProof/>
                <w:webHidden/>
              </w:rPr>
              <w:instrText xml:space="preserve"> PAGEREF _Toc38620855 \h </w:instrText>
            </w:r>
            <w:r w:rsidR="0055574C">
              <w:rPr>
                <w:noProof/>
                <w:webHidden/>
              </w:rPr>
            </w:r>
            <w:r w:rsidR="0055574C">
              <w:rPr>
                <w:noProof/>
                <w:webHidden/>
              </w:rPr>
              <w:fldChar w:fldCharType="separate"/>
            </w:r>
            <w:r w:rsidR="0055574C">
              <w:rPr>
                <w:noProof/>
                <w:webHidden/>
              </w:rPr>
              <w:t>13</w:t>
            </w:r>
            <w:r w:rsidR="0055574C">
              <w:rPr>
                <w:noProof/>
                <w:webHidden/>
              </w:rPr>
              <w:fldChar w:fldCharType="end"/>
            </w:r>
          </w:hyperlink>
        </w:p>
        <w:p w14:paraId="7C9D899E" w14:textId="01ED9566" w:rsidR="0055574C" w:rsidRDefault="00E654FE">
          <w:pPr>
            <w:pStyle w:val="TOC2"/>
            <w:tabs>
              <w:tab w:val="right" w:leader="dot" w:pos="9016"/>
            </w:tabs>
            <w:rPr>
              <w:rFonts w:asciiTheme="minorHAnsi" w:eastAsiaTheme="minorEastAsia" w:hAnsiTheme="minorHAnsi"/>
              <w:noProof/>
              <w:sz w:val="22"/>
              <w:lang w:eastAsia="en-GB"/>
            </w:rPr>
          </w:pPr>
          <w:hyperlink w:anchor="_Toc38620856" w:history="1">
            <w:r w:rsidR="0055574C" w:rsidRPr="00307C62">
              <w:rPr>
                <w:rStyle w:val="Hyperlink"/>
                <w:noProof/>
              </w:rPr>
              <w:t>Analysis</w:t>
            </w:r>
            <w:r w:rsidR="0055574C">
              <w:rPr>
                <w:noProof/>
                <w:webHidden/>
              </w:rPr>
              <w:tab/>
            </w:r>
            <w:r w:rsidR="0055574C">
              <w:rPr>
                <w:noProof/>
                <w:webHidden/>
              </w:rPr>
              <w:fldChar w:fldCharType="begin"/>
            </w:r>
            <w:r w:rsidR="0055574C">
              <w:rPr>
                <w:noProof/>
                <w:webHidden/>
              </w:rPr>
              <w:instrText xml:space="preserve"> PAGEREF _Toc38620856 \h </w:instrText>
            </w:r>
            <w:r w:rsidR="0055574C">
              <w:rPr>
                <w:noProof/>
                <w:webHidden/>
              </w:rPr>
            </w:r>
            <w:r w:rsidR="0055574C">
              <w:rPr>
                <w:noProof/>
                <w:webHidden/>
              </w:rPr>
              <w:fldChar w:fldCharType="separate"/>
            </w:r>
            <w:r w:rsidR="0055574C">
              <w:rPr>
                <w:noProof/>
                <w:webHidden/>
              </w:rPr>
              <w:t>13</w:t>
            </w:r>
            <w:r w:rsidR="0055574C">
              <w:rPr>
                <w:noProof/>
                <w:webHidden/>
              </w:rPr>
              <w:fldChar w:fldCharType="end"/>
            </w:r>
          </w:hyperlink>
        </w:p>
        <w:p w14:paraId="42B55DEC" w14:textId="25AE2EA1" w:rsidR="0055574C" w:rsidRDefault="00E654FE">
          <w:pPr>
            <w:pStyle w:val="TOC1"/>
            <w:tabs>
              <w:tab w:val="right" w:leader="dot" w:pos="9016"/>
            </w:tabs>
            <w:rPr>
              <w:rFonts w:asciiTheme="minorHAnsi" w:eastAsiaTheme="minorEastAsia" w:hAnsiTheme="minorHAnsi"/>
              <w:noProof/>
              <w:sz w:val="22"/>
              <w:lang w:eastAsia="en-GB"/>
            </w:rPr>
          </w:pPr>
          <w:hyperlink w:anchor="_Toc38620857" w:history="1">
            <w:r w:rsidR="0055574C" w:rsidRPr="00307C62">
              <w:rPr>
                <w:rStyle w:val="Hyperlink"/>
                <w:noProof/>
              </w:rPr>
              <w:t>Data management</w:t>
            </w:r>
            <w:r w:rsidR="0055574C">
              <w:rPr>
                <w:noProof/>
                <w:webHidden/>
              </w:rPr>
              <w:tab/>
            </w:r>
            <w:r w:rsidR="0055574C">
              <w:rPr>
                <w:noProof/>
                <w:webHidden/>
              </w:rPr>
              <w:fldChar w:fldCharType="begin"/>
            </w:r>
            <w:r w:rsidR="0055574C">
              <w:rPr>
                <w:noProof/>
                <w:webHidden/>
              </w:rPr>
              <w:instrText xml:space="preserve"> PAGEREF _Toc38620857 \h </w:instrText>
            </w:r>
            <w:r w:rsidR="0055574C">
              <w:rPr>
                <w:noProof/>
                <w:webHidden/>
              </w:rPr>
            </w:r>
            <w:r w:rsidR="0055574C">
              <w:rPr>
                <w:noProof/>
                <w:webHidden/>
              </w:rPr>
              <w:fldChar w:fldCharType="separate"/>
            </w:r>
            <w:r w:rsidR="0055574C">
              <w:rPr>
                <w:noProof/>
                <w:webHidden/>
              </w:rPr>
              <w:t>14</w:t>
            </w:r>
            <w:r w:rsidR="0055574C">
              <w:rPr>
                <w:noProof/>
                <w:webHidden/>
              </w:rPr>
              <w:fldChar w:fldCharType="end"/>
            </w:r>
          </w:hyperlink>
        </w:p>
        <w:p w14:paraId="42E0F363" w14:textId="0FD26751" w:rsidR="0055574C" w:rsidRDefault="00E654FE">
          <w:pPr>
            <w:pStyle w:val="TOC1"/>
            <w:tabs>
              <w:tab w:val="right" w:leader="dot" w:pos="9016"/>
            </w:tabs>
            <w:rPr>
              <w:rFonts w:asciiTheme="minorHAnsi" w:eastAsiaTheme="minorEastAsia" w:hAnsiTheme="minorHAnsi"/>
              <w:noProof/>
              <w:sz w:val="22"/>
              <w:lang w:eastAsia="en-GB"/>
            </w:rPr>
          </w:pPr>
          <w:hyperlink w:anchor="_Toc38620858" w:history="1">
            <w:r w:rsidR="0055574C" w:rsidRPr="00307C62">
              <w:rPr>
                <w:rStyle w:val="Hyperlink"/>
                <w:noProof/>
              </w:rPr>
              <w:t>References</w:t>
            </w:r>
            <w:r w:rsidR="0055574C">
              <w:rPr>
                <w:noProof/>
                <w:webHidden/>
              </w:rPr>
              <w:tab/>
            </w:r>
            <w:r w:rsidR="0055574C">
              <w:rPr>
                <w:noProof/>
                <w:webHidden/>
              </w:rPr>
              <w:fldChar w:fldCharType="begin"/>
            </w:r>
            <w:r w:rsidR="0055574C">
              <w:rPr>
                <w:noProof/>
                <w:webHidden/>
              </w:rPr>
              <w:instrText xml:space="preserve"> PAGEREF _Toc38620858 \h </w:instrText>
            </w:r>
            <w:r w:rsidR="0055574C">
              <w:rPr>
                <w:noProof/>
                <w:webHidden/>
              </w:rPr>
            </w:r>
            <w:r w:rsidR="0055574C">
              <w:rPr>
                <w:noProof/>
                <w:webHidden/>
              </w:rPr>
              <w:fldChar w:fldCharType="separate"/>
            </w:r>
            <w:r w:rsidR="0055574C">
              <w:rPr>
                <w:noProof/>
                <w:webHidden/>
              </w:rPr>
              <w:t>15</w:t>
            </w:r>
            <w:r w:rsidR="0055574C">
              <w:rPr>
                <w:noProof/>
                <w:webHidden/>
              </w:rPr>
              <w:fldChar w:fldCharType="end"/>
            </w:r>
          </w:hyperlink>
        </w:p>
        <w:p w14:paraId="65691AA6" w14:textId="4C599CCB" w:rsidR="00AF572B" w:rsidRDefault="00AF572B">
          <w:r>
            <w:rPr>
              <w:b/>
              <w:bCs/>
              <w:noProof/>
            </w:rPr>
            <w:fldChar w:fldCharType="end"/>
          </w:r>
        </w:p>
      </w:sdtContent>
    </w:sdt>
    <w:p w14:paraId="3CE7DA40" w14:textId="4C599CCB" w:rsidR="00A60C50" w:rsidRDefault="00A60C50">
      <w:pPr>
        <w:rPr>
          <w:rFonts w:eastAsiaTheme="majorEastAsia" w:cstheme="majorBidi"/>
          <w:b/>
          <w:smallCaps/>
          <w:color w:val="2F5496" w:themeColor="accent1" w:themeShade="BF"/>
          <w:sz w:val="32"/>
          <w:szCs w:val="32"/>
        </w:rPr>
      </w:pPr>
      <w:r>
        <w:br w:type="page"/>
      </w:r>
    </w:p>
    <w:p w14:paraId="2B9765A9" w14:textId="4C599CCB" w:rsidR="00217448" w:rsidRPr="00A138DE" w:rsidRDefault="00217448" w:rsidP="00217448">
      <w:pPr>
        <w:pStyle w:val="Heading1"/>
      </w:pPr>
      <w:bookmarkStart w:id="0" w:name="_Toc38620844"/>
      <w:bookmarkStart w:id="1" w:name="_Hlk25834125"/>
      <w:r w:rsidRPr="002F08D5">
        <w:lastRenderedPageBreak/>
        <w:t>Summary</w:t>
      </w:r>
      <w:bookmarkEnd w:id="0"/>
    </w:p>
    <w:bookmarkEnd w:id="1"/>
    <w:p w14:paraId="35AFD94E" w14:textId="57E5564E" w:rsidR="005408F2" w:rsidRPr="00366626" w:rsidRDefault="00217448" w:rsidP="00366626">
      <w:pPr>
        <w:widowControl w:val="0"/>
        <w:spacing w:after="0" w:line="360" w:lineRule="auto"/>
        <w:rPr>
          <w:szCs w:val="20"/>
        </w:rPr>
      </w:pPr>
      <w:r w:rsidRPr="00366626">
        <w:rPr>
          <w:szCs w:val="20"/>
        </w:rPr>
        <w:t xml:space="preserve">Mental health disorders constitute an enormous healthcare concern, </w:t>
      </w:r>
      <w:r w:rsidR="00770D6F" w:rsidRPr="00366626">
        <w:rPr>
          <w:szCs w:val="20"/>
        </w:rPr>
        <w:t>with one in four people estimated to be affected.</w:t>
      </w:r>
      <w:r w:rsidR="007219BF" w:rsidRPr="00366626">
        <w:rPr>
          <w:szCs w:val="20"/>
        </w:rPr>
        <w:t xml:space="preserve"> Mental health problems are</w:t>
      </w:r>
      <w:r w:rsidR="002943E5" w:rsidRPr="00366626">
        <w:rPr>
          <w:szCs w:val="20"/>
        </w:rPr>
        <w:t xml:space="preserve"> one </w:t>
      </w:r>
      <w:r w:rsidR="00334AF7" w:rsidRPr="00366626">
        <w:rPr>
          <w:szCs w:val="20"/>
        </w:rPr>
        <w:t>of the main causes of the overall disease burden worldwide</w:t>
      </w:r>
      <w:r w:rsidR="00743506" w:rsidRPr="00366626">
        <w:rPr>
          <w:szCs w:val="20"/>
        </w:rPr>
        <w:t>, causing 40 million years of disability in 20 to 29 year olds</w:t>
      </w:r>
      <w:r w:rsidR="006464AE" w:rsidRPr="00366626">
        <w:rPr>
          <w:szCs w:val="20"/>
        </w:rPr>
        <w:t xml:space="preserve"> </w:t>
      </w:r>
      <w:r w:rsidR="006464AE" w:rsidRPr="00366626">
        <w:rPr>
          <w:szCs w:val="20"/>
        </w:rPr>
        <w:fldChar w:fldCharType="begin" w:fldLock="1"/>
      </w:r>
      <w:r w:rsidR="00C8189F" w:rsidRPr="00366626">
        <w:rPr>
          <w:szCs w:val="20"/>
        </w:rPr>
        <w:instrText>ADDIN CSL_CITATION {"citationItems":[{"id":"ITEM-1","itemData":{"DOI":"10.1016/S0140-6736(16)31678-6","ISBN":"0140-6736 (Print)\\r0140-6736","ISSN":"1474547X","PMID":"27733282","abstract":"Background Non-fatal outcomes of disease and injury increasingly detract from the ability of the world's population to live in full health, a trend largely attributable to an epidemiological transition in many countries from causes affecting children, to non-communicable diseases (NCDs) more common in adults. For the Global Burden of Diseases, Injuries, and Risk Factors Study 2015 (GBD 2015), we estimated the incidence, prevalence, and years lived with disability for diseases and injuries at the global, regional, and national scale over the period of 1990 to 2015. Methods We estimated incidence and prevalence by age, sex, cause, year, and geography with a wide range of updated and standardised analytical procedures. Improvements from GBD 2013 included the addition of new data sources, updates to literature reviews for 85 causes, and the identification and inclusion of additional studies published up to November, 2015, to expand the database used for estimation of non-fatal outcomes to 60</w:instrText>
      </w:r>
      <w:r w:rsidR="00C8189F" w:rsidRPr="00366626">
        <w:rPr>
          <w:rFonts w:ascii="Arial" w:hAnsi="Arial" w:cs="Arial"/>
          <w:szCs w:val="20"/>
        </w:rPr>
        <w:instrText> </w:instrText>
      </w:r>
      <w:r w:rsidR="00C8189F" w:rsidRPr="00366626">
        <w:rPr>
          <w:szCs w:val="20"/>
        </w:rPr>
        <w:instrText>900 unique data sources. Prevalence and incidence by cause and sequelae were determined with DisMod-MR 2.1, an improved version of the DisMod-MR Bayesian meta-regression tool first developed for GBD 2010 and GBD 2013. For some causes, we used alternative modelling strategies where the complexity of the disease was not suited to DisMod-MR 2.1 or where incidence and prevalence needed to be determined from other data. For GBD 2015 we created a summary indicator that combines measures of income per capita, educational attainment, and fertility (the Socio-demographic Index [SDI]) and used it to compare observed patterns of health loss to the expected pattern for countries or locations with similar SDI scores. Findings We generated 9·3 billion estimates from the various combinations of prevalence, incidence, and YLDs for causes, sequelae, and impairments by age, sex, geography, and year. In 2015, two causes had acute incidences in excess of 1 billion: upper respiratory infections (17·2 billion, 95% uncertainty interval [UI] 15·4–19·2 billion) and diarrhoeal diseases (2·39 billion, 2·30–2·50 billion). Eight causes of chronic disease and injury each affected more than 10% of the world's population in 2015: permanent caries, tension-type headache, iron-deficiency anaemia, age-related and other hearing loss, migraine, genital herpes, refraction and accommodation disorders, and ascariasis. The impairment that affected the greatest number of people in 2015 was anaemia, with 2·36 bi…","author":[{"dropping-particle":"","family":"Vos","given":"Theo","non-dropping-particle":"","parse-names":false,"suffix":""},{"dropping-particle":"","family":"Allen","given":"Christine","non-dropping-particle":"","parse-names":false,"suffix":""},{"dropping-particle":"","family":"Arora","given":"Megha","non-dropping-particle":"","parse-names":false,"suffix":""},{"dropping-particle":"","family":"Barber","given":"Ryan M.","non-dropping-particle":"","parse-names":false,"suffix":""},{"dropping-particle":"","family":"Bhutta","given":"Zulfiqar A.","non-dropping-particle":"","parse-names":false,"suffix":""},{"dropping-particle":"","family":"Brown","given":"Alexandria","non-dropping-particle":"","parse-names":false,"suffix":""},{"dropping-particle":"","family":"Carter","given":"Austin","non-dropping-particle":"","parse-names":false,"suffix":""},{"dropping-particle":"","family":"Casey","given":"Daniel C.","non-dropping-particle":"","parse-names":false,"suffix":""},{"dropping-particle":"","family":"Charlson","given":"Fiona J.","non-dropping-particle":"","parse-names":false,"suffix":""},{"dropping-particle":"","family":"Chen","given":"Alan Z.","non-dropping-particle":"","parse-names":false,"suffix":""},{"dropping-particle":"","family":"Coggeshall","given":"Megan","non-dropping-particle":"","parse-names":false,"suffix":""},{"dropping-particle":"","family":"Cornaby","given":"Leslie","non-dropping-particle":"","parse-names":false,"suffix":""},{"dropping-particle":"","family":"Dandona","given":"Lalit","non-dropping-particle":"","parse-names":false,"suffix":""},{"dropping-particle":"","family":"Dicker","given":"Daniel J.","non-dropping-particle":"","parse-names":false,"suffix":""},{"dropping-particle":"","family":"Dilegge","given":"Tina","non-dropping-particle":"","parse-names":false,"suffix":""},{"dropping-particle":"","family":"Erskine","given":"Holly E.","non-dropping-particle":"","parse-names":false,"suffix":""},{"dropping-particle":"","family":"Ferrari","given":"Alize J.","non-dropping-particle":"","parse-names":false,"suffix":""},{"dropping-particle":"","family":"Fitzmaurice","given":"Christina","non-dropping-particle":"","parse-names":false,"suffix":""},{"dropping-particle":"","family":"Fleming","given":"Tom","non-dropping-particle":"","parse-names":false,"suffix":""},{"dropping-particle":"","family":"Forouzanfar","given":"Mohammad H.","non-dropping-particle":"","parse-names":false,"suffix":""},{"dropping-particle":"","family":"Fullman","given":"Nancy","non-dropping-particle":"","parse-names":false,"suffix":""},{"dropping-particle":"","family":"Gething","given":"Peter W.","non-dropping-particle":"","parse-names":false,"suffix":""},{"dropping-particle":"","family":"Goldberg","given":"Ellen M.","non-dropping-particle":"","parse-names":false,"suffix":""},{"dropping-particle":"","family":"Graetz","given":"Nicholas","non-dropping-particle":"","parse-names":false,"suffix":""},{"dropping-particle":"","family":"Haagsma","given":"Juanita A.","non-dropping-particle":"","parse-names":false,"suffix":""},{"dropping-particle":"","family":"Johnson","given":"Catherine O.","non-dropping-particle":"","parse-names":false,"suffix":""},{"dropping-particle":"","family":"Kassebaum","given":"Nicholas J.","non-dropping-particle":"","parse-names":false,"suffix":""},{"dropping-particle":"","family":"Kawashima","given":"Toana","non-dropping-particle":"","parse-names":false,"suffix":""},{"dropping-particle":"","family":"Kemmer","given":"Laura","non-dropping-particle":"","parse-names":false,"suffix":""},{"dropping-particle":"","family":"Khalil","given":"Ibrahim A.","non-dropping-particle":"","parse-names":false,"suffix":""},{"dropping-particle":"","family":"Kinfu","given":"Yohannes","non-dropping-particle":"","parse-names":false,"suffix":""},{"dropping-particle":"","family":"Kyu","given":"Hmwe H.","non-dropping-particle":"","parse-names":false,"suffix":""},{"dropping-particle":"","family":"Leung","given":"Janni","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Lozano","given":"Rafael","non-dropping-particle":"","parse-names":false,"suffix":""},{"dropping-particle":"","family":"Marczak","given":"Laurie","non-dropping-particle":"","parse-names":false,"suffix":""},{"dropping-particle":"","family":"Mensah","given":"George A.","non-dropping-particle":"","parse-names":false,"suffix":""},{"dropping-particle":"","family":"Mokdad","given":"Ali H.","non-dropping-particle":"","parse-names":false,"suffix":""},{"dropping-particle":"","family":"Naghavi","given":"Mohsen","non-dropping-particle":"","parse-names":false,"suffix":""},{"dropping-particle":"","family":"Nguyen","given":"Grant","non-dropping-particle":"","parse-names":false,"suffix":""},{"dropping-particle":"","family":"Nsoesie","given":"Elaine","non-dropping-particle":"","parse-names":false,"suffix":""},{"dropping-particle":"","family":"Olsen","given":"Helen","non-dropping-particle":"","parse-names":false,"suffix":""},{"dropping-particle":"","family":"Pigott","given":"David M.","non-dropping-particle":"","parse-names":false,"suffix":""},{"dropping-particle":"","family":"Pinho","given":"Christine","non-dropping-particle":"","parse-names":false,"suffix":""},{"dropping-particle":"","family":"Rankin","given":"Zane","non-dropping-particle":"","parse-names":false,"suffix":""},{"dropping-particle":"","family":"Reinig","given":"Nikolas","non-dropping-particle":"","parse-names":false,"suffix":""},{"dropping-particle":"","family":"Salomon","given":"Joshua A.","non-dropping-particle":"","parse-names":false,"suffix":""},{"dropping-particle":"","family":"Sandar","given":"Logan","non-dropping-particle":"","parse-names":false,"suffix":""},{"dropping-particle":"","family":"Smith","given":"Alison","non-dropping-particle":"","parse-names":false,"suffix":""},{"dropping-particle":"","family":"Stanaway","given":"Jeffrey","non-dropping-particle":"","parse-names":false,"suffix":""},{"dropping-particle":"","family":"Steiner","given":"Caitlyn","non-dropping-particle":"","parse-names":false,"suffix":""},{"dropping-particle":"","family":"Teeple","given":"Stephanie","non-dropping-particle":"","parse-names":false,"suffix":""},{"dropping-particle":"","family":"Thomas","given":"Bernadette A.","non-dropping-particle":"","parse-names":false,"suffix":""},{"dropping-particle":"","family":"Troeger","given":"Christopher","non-dropping-particle":"","parse-names":false,"suffix":""},{"dropping-particle":"","family":"Wagner","given":"Joseph A.","non-dropping-particle":"","parse-names":false,"suffix":""},{"dropping-particle":"","family":"Wang","given":"Haidong","non-dropping-particle":"","parse-names":false,"suffix":""},{"dropping-particle":"","family":"Wanga","given":"Valentine","non-dropping-particle":"","parse-names":false,"suffix":""},{"dropping-particle":"","family":"Whiteford","given":"Harvey A.","non-dropping-particle":"","parse-names":false,"suffix":""},{"dropping-particle":"","family":"Zoeckler","given":"L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ckerman","given":"Ilana N.","non-dropping-particle":"","parse-names":false,"suffix":""},{"dropping-particle":"","family":"Adebiyi","given":"Akindele Olupelumi","non-dropping-particle":"","parse-names":false,"suffix":""},{"dropping-particle":"","family":"Ademi","given":"Zanfina","non-dropping-particle":"","parse-names":false,"suffix":""},{"dropping-particle":"","family":"Adou","given":"Arsène Kouablan","non-dropping-particle":"","parse-names":false,"suffix":""},{"dropping-particle":"","family":"Afanvi","given":"Kossivi Agbelenko","non-dropping-particle":"","parse-names":false,"suffix":""},{"dropping-particle":"","family":"Agardh","given":"Emilie Elisabet","non-dropping-particle":"","parse-names":false,"suffix":""},{"dropping-particle":"","family":"Agarwal","given":"Arnav","non-dropping-particle":"","parse-names":false,"suffix":""},{"dropping-particle":"","family":"Kiadaliri","given":"Aliasghar Ahmad","non-dropping-particle":"","parse-names":false,"suffix":""},{"dropping-particle":"","family":"Ahmadieh","given":"Hamid","non-dropping-particle":"","parse-names":false,"suffix":""},{"dropping-particle":"","family":"Ajala","given":"Oluremi N.","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am","given":"Khurshid","non-dropping-particle":"","parse-names":false,"suffix":""},{"dropping-particle":"","family":"Alam","given":"Noore K.M.","non-dropping-particle":"","parse-names":false,"suffix":""},{"dropping-particle":"","family":"Aldhahri","given":"Saleh Fahed","non-dropping-particle":"","parse-names":false,"suffix":""},{"dropping-particle":"","family":"Alegretti","given":"Miguel Angel","non-dropping-particle":"","parse-names":false,"suffix":""},{"dropping-particle":"","family":"Alemu","given":"Zewdie Aderaw","non-dropping-particle":"","parse-names":false,"suffix":""},{"dropping-particle":"","family":"Alexander","given":"Lily T.","non-dropping-particle":"","parse-names":false,"suffix":""},{"dropping-particle":"","family":"Alhabib","given":"Samia","non-dropping-particle":"","parse-names":false,"suffix":""},{"dropping-particle":"","family":"Ali","given":"Raghib","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berbir","given":"Alemayehu","non-dropping-particle":"","parse-names":false,"suffix":""},{"dropping-particle":"","family":"Amini","given":"Heresh","non-dropping-particle":"","parse-names":false,"suffix":""},{"dropping-particle":"","family":"Ammar","given":"Walid","non-dropping-particle":"","parse-names":false,"suffix":""},{"dropping-particle":"","family":"Amrock","given":"Stephen Marc","non-dropping-particle":"","parse-names":false,"suffix":""},{"dropping-particle":"","family":"Andersen","given":"Hjalte H.","non-dropping-particle":"","parse-names":false,"suffix":""},{"dropping-particle":"","family":"Anderson","given":"Gregory M.","non-dropping-particle":"","parse-names":false,"suffix":""},{"dropping-particle":"","family":"Anderson","given":"Benjamin O.","non-dropping-particle":"","parse-names":false,"suffix":""},{"dropping-particle":"","family":"Antonio","given":"Carl Abelardo T.","non-dropping-particle":"","parse-names":false,"suffix":""},{"dropping-particle":"","family":"Aregay","given":"Atsede Fantahun","non-dropping-particle":"","parse-names":false,"suffix":""},{"dropping-particle":"","family":"Ärnlöv","given":"Johan","non-dropping-particle":"","parse-names":false,"suffix":""},{"dropping-particle":"","family":"Artaman","given":"Al","non-dropping-particle":"","parse-names":false,"suffix":""},{"dropping-particle":"","family":"Asayesh","given":"Hamid","non-dropping-particle":"","parse-names":false,"suffix":""},{"dropping-particle":"","family":"Assadi","given":"Reza","non-dropping-particle":"","parse-names":false,"suffix":""},{"dropping-particle":"","family":"Atique","given":"Suleman","non-dropping-particle":"","parse-names":false,"suffix":""},{"dropping-particle":"","family":"Avokpaho","given":"Euripide Frinel G.Arthur","non-dropping-particle":"","parse-names":false,"suffix":""},{"dropping-particle":"","family":"Awasthi","given":"Ashish","non-dropping-particle":"","parse-names":false,"suffix":""},{"dropping-particle":"","family":"Quintanilla","given":"Beatriz Paulina Ayala","non-dropping-particle":"","parse-names":false,"suffix":""},{"dropping-particle":"","family":"Azzopardi","given":"Peter","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rac","given":"Aleksandra","non-dropping-particle":"","parse-names":false,"suffix":""},{"dropping-particle":"","family":"Barker-Collo","given":"Suzanne L.","non-dropping-particle":"","parse-names":false,"suffix":""},{"dropping-particle":"","family":"Bärnighausen","given":"Till","non-dropping-particle":"","parse-names":false,"suffix":""},{"dropping-particle":"","family":"Barregard","given":"Lars","non-dropping-particle":"","parse-names":false,"suffix":""},{"dropping-particle":"","family":"Barrero","given":"Lope H.","non-dropping-particle":"","parse-names":false,"suffix":""},{"dropping-particle":"","family":"Basu","given":"Arindam","non-dropping-particle":"","parse-names":false,"suffix":""},{"dropping-particle":"","family":"Bazargan-Hejazi","given":"Shahrzad","non-dropping-particle":"","parse-names":false,"suffix":""},{"dropping-particle":"","family":"Bell","given":"Brent","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yene","given":"Addisu Shunu","non-dropping-particle":"","parse-names":false,"suffix":""},{"dropping-particle":"","family":"Bhala","given":"Neeraj","non-dropping-particle":"","parse-names":false,"suffix":""},{"dropping-particle":"","family":"Bhatt","given":"Samir","non-dropping-particle":"","parse-names":false,"suffix":""},{"dropping-particle":"","family":"Biadgilign","given":"Sibhatu","non-dropping-particle":"","parse-names":false,"suffix":""},{"dropping-particle":"","family":"Bienhoff","given":"Kelly","non-dropping-particle":"","parse-names":false,"suffix":""},{"dropping-particle":"","family":"Bikbov","given":"Boris","non-dropping-particle":"","parse-names":false,"suffix":""},{"dropping-particle":"","family":"Biryukov","given":"Stan","non-dropping-particle":"","parse-names":false,"suffix":""},{"dropping-particle":"","family":"Bisanzio","given":"Donal","non-dropping-particle":"","parse-names":false,"suffix":""},{"dropping-particle":"","family":"Bjertness","given":"Espen","non-dropping-particle":"","parse-names":false,"suffix":""},{"dropping-particle":"","family":"Blore","given":"Jed","non-dropping-particle":"","parse-names":false,"suffix":""},{"dropping-particle":"","family":"Borschmann","given":"Rohan","non-dropping-particle":"","parse-names":false,"suffix":""},{"dropping-particle":"","family":"Boufous","given":"Soufiane","non-dropping-particle":"","parse-names":false,"suffix":""},{"dropping-particle":"","family":"Brainin","given":"Michael","non-dropping-particle":"","parse-names":false,"suffix":""},{"dropping-particle":"","family":"Brazinova","given":"Alexandra","non-dropping-particle":"","parse-names":false,"suffix":""},{"dropping-particle":"","family":"Breitborde","given":"Nicholas J.K.","non-dropping-particle":"","parse-names":false,"suffix":""},{"dropping-particle":"","family":"Brown","given":"Jonathan","non-dropping-particle":"","parse-names":false,"suffix":""},{"dropping-particle":"","family":"Buchbinder","given":"Rachelle","non-dropping-particle":"","parse-names":false,"suffix":""},{"dropping-particle":"","family":"Buckle","given":"Geoffrey Colin","non-dropping-particle":"","parse-names":false,"suffix":""},{"dropping-particle":"","family":"Butt","given":"Zahid A.","non-dropping-particle":"","parse-names":false,"suffix":""},{"dropping-particle":"","family":"Calabria","given":"Bianca","non-dropping-particle":"","parse-names":false,"suffix":""},{"dropping-particle":"","family":"Campos-Nonato","given":"Ismael Ricardo","non-dropping-particle":"","parse-names":false,"suffix":""},{"dropping-particle":"","family":"Campuzano","given":"Julio Cesar","non-dropping-particle":"","parse-names":false,"suffix":""},{"dropping-particle":"","family":"Carabin","given":"Hélène","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stañeda-Orjuela","given":"Carlos A.","non-dropping-particle":"","parse-names":false,"suffix":""},{"dropping-particle":"","family":"Rivas","given":"Jacqueline Castillo","non-dropping-particle":"","parse-names":false,"suffix":""},{"dropping-particle":"","family":"Catalá-López","given":"Ferrán","non-dropping-particle":"","parse-names":false,"suffix":""},{"dropping-particle":"","family":"Chang","given":"Jung Chen","non-dropping-particle":"","parse-names":false,"suffix":""},{"dropping-particle":"","family":"Chiang","given":"Peggy Pei Chia","non-dropping-particle":"","parse-names":false,"suffix":""},{"dropping-particle":"","family":"Chibueze","given":"Chioma Ezinne","non-dropping-particle":"","parse-names":false,"suffix":""},{"dropping-particle":"","family":"Chisumpa","given":"Vesper Hichilombwe","non-dropping-particle":"","parse-names":false,"suffix":""},{"dropping-particle":"","family":"Choi","given":"Jee Young Jasmine","non-dropping-particle":"","parse-names":false,"suffix":""},{"dropping-particle":"","family":"Chowdhury","given":"Rajiv","non-dropping-particle":"","parse-names":false,"suffix":""},{"dropping-particle":"","family":"Christensen","given":"Hanne","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ates","given":"Matthew M.","non-dropping-particle":"","parse-names":false,"suffix":""},{"dropping-particle":"","family":"Colquhoun","given":"Samantha M.","non-dropping-particle":"","parse-names":false,"suffix":""},{"dropping-particle":"","family":"Cooper","given":"Cyrus","non-dropping-particle":"","parse-names":false,"suffix":""},{"dropping-particle":"","family":"Cortinovis","given":"Monica","non-dropping-particle":"","parse-names":false,"suffix":""},{"dropping-particle":"","family":"Crump","given":"John A.","non-dropping-particle":"","parse-names":false,"suffix":""},{"dropping-particle":"","family":"Damtew","given":"Solomon Abrha","non-dropping-particle":"","parse-names":false,"suffix":""},{"dropping-particle":"","family":"Dandona","given":"Rakhi","non-dropping-particle":"","parse-names":false,"suffix":""},{"dropping-particle":"","family":"Daoud","given":"Farah","non-dropping-particle":"","parse-names":false,"suffix":""},{"dropping-particle":"","family":"Dargan","given":"Paul I.","non-dropping-particle":"","parse-names":false,"suffix":""},{"dropping-particle":"","family":"Neves","given":"José","non-dropping-particle":"das","parse-names":false,"suffix":""},{"dropping-particle":"","family":"Davey","given":"Gail","non-dropping-particle":"","parse-names":false,"suffix":""},{"dropping-particle":"","family":"Davis","given":"Adrian C.","non-dropping-particle":"","parse-names":false,"suffix":""},{"dropping-particle":"De","family":"Leo","given":"Diego","non-dropping-particle":"","parse-names":false,"suffix":""},{"dropping-particle":"","family":"Degenhardt","given":"Louisa","non-dropping-particle":"","parse-names":false,"suffix":""},{"dropping-particle":"","family":"Gobbo","given":"Liana C.Del","non-dropping-particle":"","parse-names":false,"suffix":""},{"dropping-particle":"","family":"Dellavalle","given":"Robert P.","non-dropping-particle":"","parse-names":false,"suffix":""},{"dropping-particle":"","family":"Deribe","given":"Kebede","non-dropping-particle":"","parse-names":false,"suffix":""},{"dropping-particle":"","family":"Deribew","given":"Amare","non-dropping-particle":"","parse-names":false,"suffix":""},{"dropping-particle":"","family":"Derrett","given":"Sarah","non-dropping-particle":"","parse-names":false,"suffix":""},{"dropping-particle":"","family":"Jarlais","given":"Don C.Des","non-dropping-particle":"","parse-names":false,"suffix":""},{"dropping-particle":"","family":"Dharmaratne","given":"Samath D.","non-dropping-particle":"","parse-names":false,"suffix":""},{"dropping-particle":"","family":"Dhillon","given":"Preet K.","non-dropping-particle":"","parse-names":false,"suffix":""},{"dropping-particle":"","family":"Diaz-Torné","given":"Cesar","non-dropping-particle":"","parse-names":false,"suffix":""},{"dropping-particle":"","family":"Ding","given":"Eric L.","non-dropping-particle":"","parse-names":false,"suffix":""},{"dropping-particle":"","family":"Driscoll","given":"Tim R.","non-dropping-particle":"","parse-names":false,"suffix":""},{"dropping-particle":"","family":"Duan","given":"Leilei","non-dropping-particle":"","parse-names":false,"suffix":""},{"dropping-particle":"","family":"Dubey","given":"Manisha","non-dropping-particle":"","parse-names":false,"suffix":""},{"dropping-particle":"","family":"Duncan","given":"Bruce Bartholow","non-dropping-particle":"","parse-names":false,"suffix":""},{"dropping-particle":"","family":"Ebrahimi","given":"Hedyeh","non-dropping-particle":"","parse-names":false,"suffix":""},{"dropping-particle":"","family":"Ellenbogen","given":"Richard G.","non-dropping-particle":"","parse-names":false,"suffix":""},{"dropping-particle":"","family":"Elyazar","given":"Iqbal","non-dropping-particle":"","parse-names":false,"suffix":""},{"dropping-particle":"","family":"Endres","given":"Matthias","non-dropping-particle":"","parse-names":false,"suffix":""},{"dropping-particle":"","family":"Endries","given":"Aman Yesuf","non-dropping-particle":"","parse-names":false,"suffix":""},{"dropping-particle":"","family":"Ermakov","given":"Sergey Petrovich","non-dropping-particle":"","parse-names":false,"suffix":""},{"dropping-particle":"","family":"Eshrati","given":"Babak","non-dropping-particle":"","parse-names":false,"suffix":""},{"dropping-particle":"","family":"Estep","given":"Kara","non-dropping-particle":"","parse-names":false,"suffix":""},{"dropping-particle":"","family":"Farid","given":"Talha A.","non-dropping-particle":"","parse-names":false,"suffix":""},{"dropping-particle":"","family":"Farinha","given":"Carla Sofia e.Sa","non-dropping-particle":"","parse-names":false,"suffix":""},{"dropping-particle":"","family":"Faro","given":"André","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nandes","given":"Joao C.","non-dropping-particle":"","parse-names":false,"suffix":""},{"dropping-particle":"","family":"Fischer","given":"Florian","non-dropping-particle":"","parse-names":false,"suffix":""},{"dropping-particle":"","family":"Fitchett","given":"Joseph R.A.","non-dropping-particle":"","parse-names":false,"suffix":""},{"dropping-particle":"","family":"Foreman","given":"Kyle","non-dropping-particle":"","parse-names":false,"suffix":""},{"dropping-particle":"","family":"Fowkes","given":"F. Gerry R.","non-dropping-particle":"","parse-names":false,"suffix":""},{"dropping-particle":"","family":"Fox","given":"Jordan","non-dropping-particle":"","parse-names":false,"suffix":""},{"dropping-particle":"","family":"Franklin","given":"Richard C.","non-dropping-particle":"","parse-names":false,"suffix":""},{"dropping-particle":"","family":"Friedman","given":"Joseph","non-dropping-particle":"","parse-names":false,"suffix":""},{"dropping-particle":"","family":"Frostad","given":"Joseph","non-dropping-particle":"","parse-names":false,"suffix":""},{"dropping-particle":"","family":"Fürst","given":"Thomas","non-dropping-particle":"","parse-names":false,"suffix":""},{"dropping-particle":"","family":"Futran","given":"Neal D.","non-dropping-particle":"","parse-names":false,"suffix":""},{"dropping-particle":"","family":"Gabbe","given":"Belinda","non-dropping-particle":"","parse-names":false,"suffix":""},{"dropping-particle":"","family":"Ganguly","given":"Parthasarathi","non-dropping-particle":"","parse-names":false,"suffix":""},{"dropping-particle":"","family":"Gankpé","given":"Fortuné Gbètoho","non-dropping-particle":"","parse-names":false,"suffix":""},{"dropping-particle":"","family":"Gebre","given":"Teshome","non-dropping-particle":"","parse-names":false,"suffix":""},{"dropping-particle":"","family":"Gebrehiwot","given":"Tsegaye Tewelde","non-dropping-particle":"","parse-names":false,"suffix":""},{"dropping-particle":"","family":"Gebremedhin","given":"Amanuel Tesfay","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nawi","given":"Ibrahim Abdelmageem Mohamed","non-dropping-particle":"","parse-names":false,"suffix":""},{"dropping-particle":"","family":"Giref","given":"Ababi Zergaw","non-dropping-particle":"","parse-names":false,"suffix":""},{"dropping-particle":"","family":"Giroud","given":"Maurice","non-dropping-particle":"","parse-names":false,"suffix":""},{"dropping-particle":"","family":"Gishu","given":"Melkamu Dedefo","non-dropping-particle":"","parse-names":false,"suffix":""},{"dropping-particle":"","family":"Glaser","given":"Elizabeth","non-dropping-particle":"","parse-names":false,"suffix":""},{"dropping-particle":"","family":"Godwin","given":"William W.","non-dropping-particle":"","parse-names":false,"suffix":""},{"dropping-particle":"","family":"Gomez-Dantes","given":"Hector","non-dropping-particle":"","parse-names":false,"suffix":""},{"dropping-particle":"","family":"Gona","given":"Philimon","non-dropping-particle":"","parse-names":false,"suffix":""},{"dropping-particle":"","family":"Goodridge","given":"Amador","non-dropping-particle":"","parse-names":false,"suffix":""},{"dropping-particle":"","family":"Gopalani","given":"Sameer Vali","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rainger","given":"Rebecca","non-dropping-particle":"","parse-names":false,"suffix":""},{"dropping-particle":"","family":"Greaves","given":"Felix","non-dropping-particle":"","parse-names":false,"suffix":""},{"dropping-particle":"","family":"Guillemin","given":"Francis","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Vipin","non-dropping-particle":"","parse-names":false,"suffix":""},{"dropping-particle":"","family":"Gutiérrez","given":"Reyna A.","non-dropping-particle":"","parse-names":false,"suffix":""},{"dropping-particle":"","family":"Haile","given":"Demewoz","non-dropping-particle":"","parse-names":false,"suffix":""},{"dropping-particle":"","family":"Hailu","given":"Alemayehu Desalegne","non-dropping-particle":"","parse-names":false,"suffix":""},{"dropping-particle":"","family":"Hailu","given":"Gessessew Bugssa","non-dropping-particle":"","parse-names":false,"suffix":""},{"dropping-particle":"","family":"Halasa","given":"Yara A.","non-dropping-particle":"","parse-names":false,"suffix":""},{"dropping-particle":"","family":"Hamadeh","given":"Randah Ribhi","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eredia-Pi","given":"Ileana Beatriz","non-dropping-particle":"","parse-names":false,"suffix":""},{"dropping-particle":"","family":"Heydarpour","given":"Pouria","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y","given":"Damian G.","non-dropping-particle":"","parse-names":false,"suffix":""},{"dropping-particle":"","family":"Htet","given":"Aung Soe","non-dropping-particle":"","parse-names":false,"suffix":""},{"dropping-particle":"","family":"Huang","given":"Hsiang","non-dropping-particle":"","parse-names":false,"suffix":""},{"dropping-particle":"","family":"Huang","given":"John J.","non-dropping-particle":"","parse-names":false,"suffix":""},{"dropping-particle":"","family":"Huynh","given":"Chantal","non-dropping-particle":"","parse-names":false,"suffix":""},{"dropping-particle":"","family":"Iannarone","given":"Marissa","non-dropping-particle":"","parse-names":false,"suffix":""},{"dropping-particle":"","family":"Iburg","given":"Kim Moesgaard","non-dropping-particle":"","parse-names":false,"suffix":""},{"dropping-particle":"","family":"Innos","given":"Kaire","non-dropping-particle":"","parse-names":false,"suffix":""},{"dropping-particle":"","family":"Inoue","given":"Manami","non-dropping-particle":"","parse-names":false,"suffix":""},{"dropping-particle":"","family":"Iyer","given":"Veena J.","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ensen","given":"Paul N.","non-dropping-particle":"","parse-names":false,"suffix":""},{"dropping-particle":"","family":"Jiang","given":"Ying","non-dropping-particle":"","parse-names":false,"suffix":""},{"dropping-particle":"","family":"Jibat","given":"Tariku","non-dropping-particle":"","parse-names":false,"suffix":""},{"dropping-particle":"","family":"Jimenez-Corona","given":"Aida","non-dropping-particle":"","parse-names":false,"suffix":""},{"dropping-particle":"","family":"Jin","given":"Ye","non-dropping-particle":"","parse-names":false,"suffix":""},{"dropping-particle":"","family":"Jonas","given":"Jost B.","non-dropping-particle":"","parse-names":false,"suffix":""},{"dropping-particle":"","family":"Kabir","given":"Zubair","non-dropping-particle":"","parse-names":false,"suffix":""},{"dropping-particle":"","family":"Kalkonde","given":"Yogeshwar","non-dropping-particle":"","parse-names":false,"suffix":""},{"dropping-particle":"","family":"Kamal","given":"Ritul","non-dropping-particle":"","parse-names":false,"suffix":""},{"dropping-particle":"","family":"Kan","given":"Haidong","non-dropping-particle":"","parse-names":false,"suffix":""},{"dropping-particle":"","family":"Karch","given":"André","non-dropping-particle":"","parse-names":false,"suffix":""},{"dropping-particle":"","family":"Karema","given":"Corine Kakizi","non-dropping-particle":"","parse-names":false,"suffix":""},{"dropping-particle":"","family":"Karimkhani","given":"Chante","non-dropping-particle":"","parse-names":false,"suffix":""},{"dropping-particle":"","family":"Kasaeian","given":"Amir","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mp","given":"Andrew Haddon","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n","given":"Abdur Rahman","non-dropping-particle":"","parse-names":false,"suffix":""},{"dropping-particle":"","family":"Khan","given":"Ejaz Ahmad","non-dropping-particle":"","parse-names":false,"suffix":""},{"dropping-particle":"","family":"Khang","given":"Young Ho","non-dropping-particle":"","parse-names":false,"suffix":""},{"dropping-particle":"","family":"Khera","given":"Sahil","non-dropping-particle":"","parse-names":false,"suffix":""},{"dropping-particle":"","family":"Khoja","given":"Tawfik Ahmed Muthafer","non-dropping-particle":"","parse-names":false,"suffix":""},{"dropping-particle":"","family":"Khubchandani","given":"Jagdish","non-dropping-particle":"","parse-names":false,"suffix":""},{"dropping-particle":"","family":"Kieling","given":"Christian","non-dropping-particle":"","parse-names":false,"suffix":""},{"dropping-particle":"","family":"Kim","given":"Pauline","non-dropping-particle":"","parse-names":false,"suffix":""},{"dropping-particle":"il","family":"Kim","given":"Cho","non-dropping-particle":"","parse-names":false,"suffix":""},{"dropping-particle":"","family":"Kim","given":"Daniel","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Defo","given":"Barthelemy Kuate","non-dropping-particle":"","parse-names":false,"suffix":""},{"dropping-particle":"","family":"Bicer","given":"Burcu Kucuk","non-dropping-particle":"","parse-names":false,"suffix":""},{"dropping-particle":"","family":"Kudom","given":"Andreas A.","non-dropping-particle":"","parse-names":false,"suffix":""},{"dropping-particle":"","family":"Kuipers","given":"Ernst J.","non-dropping-particle":"","parse-names":false,"suffix":""},{"dropping-particle":"","family":"Kumar","given":"G. Anil","non-dropping-particle":"","parse-names":false,"suffix":""},{"dropping-particle":"","family":"Kutz","given":"Michael","non-dropping-particle":"","parse-names":false,"suffix":""},{"dropping-particle":"","family":"Kwan","given":"Gene F.","non-dropping-particle":"","parse-names":false,"suffix":""},{"dropping-particle":"","family":"Lal","given":"Apar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m","given":"Jennifer O.","non-dropping-particle":"","parse-names":false,"suffix":""},{"dropping-particle":"","family":"Langan","given":"Sinead M.","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iven":"Warren D.","non-dropping-particle":"","parse-names":false,"suffix":""},{"dropping-particle":"","family":"Logroscino","given":"Giancarlo","non-dropping-particle":"","parse-names":false,"suffix":""},{"dropping-particle":"","family":"Looker","given":"Katharine J.","non-dropping-particle":"","parse-names":false,"suffix":""},{"dropping-particle":"","family":"Lotufo","given":"Paulo A.","non-dropping-particle":"","parse-names":false,"suffix":""},{"dropping-particle":"","family":"Lunevicius","given":"Raimundas","non-dropping-particle":"","parse-names":false,"suffix":""},{"dropping-particle":"","family":"Lyons","given":"Ronan A.","non-dropping-particle":"","parse-names":false,"suffix":""},{"dropping-particle":"","family":"Mackay","given":"Mark T.","non-dropping-particle":"","parse-names":false,"suffix":""},{"dropping-particle":"","family":"Magdy","given":"Mohammed","non-dropping-particle":"","parse-names":false,"suffix":""},{"dropping-particle":"El","family":"Razek","given":"Abd","non-dropping-particle":"","parse-names":false,"suffix":""},{"dropping-particle":"","family":"Mahdavi","given":"Mahdi","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rcenes","given":"Wagner","non-dropping-particle":"","parse-names":false,"suffix":""},{"dropping-particle":"","family":"Margolis","given":"David Joel","non-dropping-particle":"","parse-names":false,"suffix":""},{"dropping-particle":"","family":"Martinez-Raga","given":"Jose","non-dropping-particle":"","parse-names":false,"suffix":""},{"dropping-particle":"","family":"Masiye","given":"Felix","non-dropping-particle":"","parse-names":false,"suffix":""},{"dropping-particle":"","family":"Massano","given":"João","non-dropping-particle":"","parse-names":false,"suffix":""},{"dropping-particle":"","family":"McGarvey","given":"Stephen Theodore","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aney","given":"Peter A.","non-dropping-particle":"","parse-names":false,"suffix":""},{"dropping-particle":"","family":"Mehari","given":"Alem","non-dropping-particle":"","parse-names":false,"suffix":""},{"dropping-particle":"","family":"Mejia-Rodriguez","given":"Fabiola","non-dropping-particle":"","parse-names":false,"suffix":""},{"dropping-particle":"","family":"Mekonnen","given":"Alemayehu B.","non-dropping-particle":"","parse-names":false,"suffix":""},{"dropping-particle":"","family":"Melaku","given":"Yohannes Adama","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retoja","given":"Atte","non-dropping-particle":"","parse-names":false,"suffix":""},{"dropping-particle":"","family":"Meretoja","given":"Tuomo J.","non-dropping-particle":"","parse-names":false,"suffix":""},{"dropping-particle":"","family":"Mhimbira","given":"Francis Apolinary","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tchell","given":"Philip B.","non-dropping-particle":"","parse-names":false,"suffix":""},{"dropping-particle":"","family":"Mock","given":"Charles N.","non-dropping-particle":"","parse-names":false,"suffix":""},{"dropping-particle":"","family":"Mohammadi","given":"Alireza","non-dropping-particle":"","parse-names":false,"suffix":""},{"dropping-particle":"","family":"Mohammed","given":"Shafiu","non-dropping-particle":"","parse-names":false,"suffix":""},{"dropping-particle":"","family":"Monasta","given":"Lorenzo","non-dropping-particle":"","parse-names":false,"suffix":""},{"dropping-particle":"","family":"Hernandez","given":"Julio Cesar Montañez","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wska","given":"Lidia","non-dropping-particle":"","parse-names":false,"suffix":""},{"dropping-particle":"","family":"Mueller","given":"Ulrich O.","non-dropping-particle":"","parse-names":false,"suffix":""},{"dropping-particle":"","family":"Mullany","given":"Erin","non-dropping-particle":"","parse-names":false,"suffix":""},{"dropping-particle":"","family":"Mumford","given":"John Everett","non-dropping-particle":"","parse-names":false,"suffix":""},{"dropping-particle":"","family":"Murdoch","given":"Michele E.","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ewton","given":"John N.","non-dropping-particle":"","parse-names":false,"suffix":""},{"dropping-particle":"","family":"Ng","given":"Marie","non-dropping-particle":"","parse-names":false,"suffix":""},{"dropping-particle":"","family":"Ngalesoni","given":"Frida Namnyak","non-dropping-particle":"","parse-names":false,"suffix":""},{"dropping-particle":"Le","family":"Nguyen","given":"Quyen","non-dropping-particle":"","parse-names":false,"suffix":""},{"dropping-particle":"","family":"Nisar","given":"Muhammad Imran","non-dropping-particle":"","parse-names":false,"suffix":""},{"dropping-particle":"","family":"Pete","given":"Patrick Martial Nkamedjie","non-dropping-particle":"","parse-names":false,"suffix":""},{"dropping-particle":"","family":"Nolla","given":"Joan M.","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unes","given":"Bruno P.","non-dropping-particle":"","parse-names":false,"suffix":""},{"dropping-particle":"","family":"Ogbo","given":"Felix Akpojene","non-dropping-particle":"","parse-names":false,"suffix":""},{"dropping-particle":"","family":"Oh","given":"In Hwan","non-dropping-particle":"","parse-names":false,"suffix":""},{"dropping-particle":"","family":"Ohkubo","given":"Takayoshi","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PA","given":"Mahesh","non-dropping-particle":"","parse-names":false,"suffix":""},{"dropping-particle":"","family":"Park","given":"Eun Kee","non-dropping-particle":"","parse-names":false,"suffix":""},{"dropping-particle":"","family":"Parsaeian","given":"Mahboubeh","non-dropping-particle":"","parse-names":false,"suffix":""},{"dropping-particle":"","family":"Azeredo Passos","given":"Valéria Maria","non-dropping-particle":"de","parse-names":false,"suffix":""},{"dropping-particle":"","family":"Caicedo","given":"Angel J.Paternina","non-dropping-particle":"","parse-names":false,"suffix":""},{"dropping-particle":"","family":"Patten","given":"Scott B.","non-dropping-particle":"","parse-names":false,"suffix":""},{"dropping-particle":"","family":"Patton","given":"George C.","non-dropping-particle":"","parse-names":false,"suffix":""},{"dropping-particle":"","family":"Pereira","given":"David M.","non-dropping-particle":"","parse-names":false,"suffix":""},{"dropping-particle":"","family":"Perez-Padilla","given":"Rogelio","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obert","non-dropping-particle":"","parse-names":false,"suffix":""},{"dropping-particle":"","family":"Piel","given":"Frédéric B.","non-dropping-particle":"","parse-names":false,"suffix":""},{"dropping-particle":"","family":"Pillay","given":"Julian David","non-dropping-particle":"","parse-names":false,"suffix":""},{"dropping-particle":"","family":"Pishgar","given":"Farhad","non-dropping-particle":"","parse-names":false,"suffix":""},{"dropping-particle":"","family":"Plass","given":"Dietrich","non-dropping-particle":"","parse-names":false,"suffix":""},{"dropping-particle":"","family":"Platts-Mills","given":"James A.","non-dropping-particle":"","parse-names":false,"suffix":""},{"dropping-particle":"","family":"Polinder","given":"Suzanne","non-dropping-particle":"","parse-names":false,"suffix":""},{"dropping-particle":"","family":"Pond","given":"Constance D.","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orbani","given":"Mostafa","non-dropping-particle":"","parse-names":false,"suffix":""},{"dropping-particle":"","family":"Rabiee","given":"Rynaz H.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Sajjad U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o","given":"Puja","non-dropping-particle":"","parse-names":false,"suffix":""},{"dropping-particle":"","family":"Refaat","given":"Amany H.","non-dropping-particle":"","parse-names":false,"suffix":""},{"dropping-particle":"","family":"Reitsma","given":"Marissa B.","non-dropping-particle":"","parse-names":false,"suffix":""},{"dropping-particle":"","family":"Remuzzi","given":"Giuseppe","non-dropping-particle":"","parse-names":false,"suffix":""},{"dropping-particle":"","family":"Resnikoff","given":"Serge","non-dropping-particle":"","parse-names":false,"suffix":""},{"dropping-particle":"","family":"Reynolds","given":"Alex","non-dropping-particle":"","parse-names":false,"suffix":""},{"dropping-particle":"","family":"Ribeiro","given":"Antonio L.","non-dropping-particle":"","parse-names":false,"suffix":""},{"dropping-particle":"","family":"Blancas","given":"Maria Jesus Rios","non-dropping-particle":"","parse-names":false,"suffix":""},{"dropping-particle":"","family":"Roba","given":"Hirbo Shore","non-dropping-particle":"","parse-names":false,"suffix":""},{"dropping-particle":"","family":"Rojas-Rueda","given":"David","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Sagar","given":"Rajesh","non-dropping-particle":"","parse-names":false,"suffix":""},{"dropping-particle":"","family":"Sahathevan","given":"Ramesh","non-dropping-particle":"","parse-names":false,"suffix":""},{"dropping-particle":"","family":"Sanabria","given":"Juan R.","non-dropping-particle":"","parse-names":false,"suffix":""},{"dropping-particle":"","family":"Sanchez-Niño","given":"Maria Dolores","non-dropping-particle":"","parse-names":false,"suffix":""},{"dropping-particle":"","family":"Santos","given":"Itamar S.","non-dropping-particle":"","parse-names":false,"suffix":""},{"dropping-particle":"","family":"Santos","given":"João Vasco","non-dropping-particle":"","parse-names":false,"suffix":""},{"dropping-particle":"","family":"Sarmiento-Suarez","given":"Rodrigo","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chaub","given":"Michael P.","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hackelford","given":"Katya A.","non-dropping-particle":"","parse-names":false,"suffix":""},{"dropping-particle":"","family":"Shaheen","given":"Amira","non-dropping-particle":"","parse-names":false,"suffix":""},{"dropping-particle":"","family":"Shaikh","given":"Masood Ali","non-dropping-particle":"","parse-names":false,"suffix":""},{"dropping-particle":"","family":"Sharma","given":"Rajesh","non-dropping-particle":"","parse-names":false,"suffix":""},{"dropping-particle":"","family":"Sharma","given":"Upasana","non-dropping-particle":"","parse-names":false,"suffix":""},{"dropping-particle":"","family":"Shen","given":"Jiabin","non-dropping-particle":"","parse-names":false,"suffix":""},{"dropping-particle":"","family":"Shepard","given":"Donald S.","non-dropping-particle":"","parse-names":false,"suffix":""},{"dropping-particle":"","family":"Sheth","given":"Kevin N.","non-dropping-particle":"","parse-names":false,"suffix":""},{"dropping-particle":"","family":"Shibuya","given":"Kenji","non-dropping-particle":"","parse-names":false,"suffix":""},{"dropping-particle":"","family":"Shin","given":"Min Jeong","non-dropping-particle":"","parse-names":false,"suffix":""},{"dropping-particle":"","family":"Shiri","given":"Rahman","non-dropping-particle":"","parse-names":false,"suffix":""},{"dropping-particle":"","family":"Shiue","given":"Ivy","non-dropping-particle":"","parse-names":false,"suffix":""},{"dropping-particle":"","family":"Shrime","given":"Mark G.","non-dropping-particle":"","parse-names":false,"suffix":""},{"dropping-particle":"","family":"Sigfusdottir","given":"Inga Dora","non-dropping-particle":"","parse-names":false,"suffix":""},{"dropping-particle":"","family":"Silva","given":"Diego Augusto Santos","non-dropping-particle":"","parse-names":false,"suffix":""},{"dropping-particle":"","family":"Silveira","given":"Dayane Gabriele Alves","non-dropping-particle":"","parse-names":false,"suffix":""},{"dropping-particle":"","family":"Singh","given":"Abhishek","non-dropping-particle":"","parse-names":false,"suffix":""},{"dropping-particle":"","family":"Singh","given":"Jasvinder A.","non-dropping-particle":"","parse-names":false,"suffix":""},{"dropping-particle":"","family":"Singh","given":"Om Prakash","non-dropping-particle":"","parse-names":false,"suffix":""},{"dropping-particle":"","family":"Singh","given":"Prashant Kumar","non-dropping-particle":"","parse-names":false,"suffix":""},{"dropping-particle":"","family":"Sivonda","given":"Anna","non-dropping-particle":"","parse-names":false,"suffix":""},{"dropping-particle":"","family":"Skirbekk","given":"Vegard","non-dropping-particle":"","parse-names":false,"suffix":""},{"dropping-particle":"","family":"Skogen","given":"Jens Christoffer","non-dropping-particle":"","parse-names":false,"suffix":""},{"dropping-particle":"","family":"Sligar","given":"Amber","non-dropping-particle":"","parse-names":false,"suffix":""},{"dropping-particle":"","family":"Sliwa","given":"Karen","non-dropping-particle":"","parse-names":false,"suffix":""},{"dropping-particle":"","family":"Soljak","given":"Michael","non-dropping-particle":"","parse-names":false,"suffix":""},{"dropping-particle":"","family":"Søreide","given":"Kjetil","non-dropping-particle":"","parse-names":false,"suffix":""},{"dropping-particle":"","family":"Soriano","given":"Joan B.","non-dropping-particle":"","parse-names":false,"suffix":""},{"dropping-particle":"","family":"Sposato","given":"Luciano A.","non-dropping-particle":"","parse-names":false,"suffix":""},{"dropping-particle":"","family":"Sreeramareddy","given":"Chandrashekhar T.","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Timothy J.","non-dropping-particle":"","parse-names":false,"suffix":""},{"dropping-particle":"","family":"Steinke","given":"Sabine","non-dropping-particle":"","parse-names":false,"suffix":""},{"dropping-particle":"","family":"Stovner","given":"Lars","non-dropping-particle":"","parse-names":false,"suffix":""},{"dropping-particle":"","family":"Stroumpoulis","given":"Konstantinos","non-dropping-particle":"","parse-names":false,"suffix":""},{"dropping-particle":"","family":"Sunguya","given":"Bruno F.","non-dropping-particle":"","parse-names":false,"suffix":""},{"dropping-particle":"","family":"Sur","given":"Patrick","non-dropping-particle":"","parse-names":false,"suffix":""},{"dropping-particle":"","family":"Swaminathan","given":"Soumya","non-dropping-particle":"","parse-names":false,"suffix":""},{"dropping-particle":"","family":"Sykes","given":"Bryan L.","non-dropping-particle":"","parse-names":false,"suffix":""},{"dropping-particle":"","family":"Szoeke","given":"Cassandra E.I.","non-dropping-particle":"","parse-names":false,"suffix":""},{"dropping-particle":"","family":"Tabarés-Seisdedos","given":"Rafael","non-dropping-particle":"","parse-names":false,"suffix":""},{"dropping-particle":"","family":"Takala","given":"Jukka S.","non-dropping-particle":"","parse-names":false,"suffix":""},{"dropping-particle":"","family":"Tandon","given":"Nikhil","non-dropping-particle":"","parse-names":false,"suffix":""},{"dropping-particle":"","family":"Tanne","given":"David","non-dropping-particle":"","parse-names":false,"suffix":""},{"dropping-particle":"","family":"Tavakkoli","given":"Mohammad","non-dropping-particle":"","parse-names":false,"suffix":""},{"dropping-particle":"","family":"Taye","given":"Bineyam","non-dropping-particle":"","parse-names":false,"suffix":""},{"dropping-particle":"","family":"Taylor","given":"Hugh R.","non-dropping-particle":"","parse-names":false,"suffix":""},{"dropping-particle":"","family":"Ao","given":"Braden J.Te","non-dropping-particle":"","parse-names":false,"suffix":""},{"dropping-particle":"","family":"Tedla","given":"Bemnet Amare","non-dropping-particle":"","parse-names":false,"suffix":""},{"dropping-particle":"","family":"Terkawi","given":"Abdullah Sulieman","non-dropping-particle":"","parse-names":false,"suffix":""},{"dropping-particle":"","family":"Thomson","given":"Alan J.","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ran","given":"Bach Xuan","non-dropping-particle":"","parse-names":false,"suffix":""},{"dropping-particle":"","family":"Dimbuene","given":"Zacharie Tsala","non-dropping-particle":"","parse-names":false,"suffix":""},{"dropping-particle":"","family":"Tsilimbaris","given":"Miltiadis","non-dropping-particle":"","parse-names":false,"suffix":""},{"dropping-particle":"","family":"Tura","given":"Abera Kenay","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thman","given":"Olalekan A.","non-dropping-particle":"","parse-names":false,"suffix":""},{"dropping-particle":"","family":"Gool","given":"Coen H.","non-dropping-particle":"van","parse-names":false,"suffix":""},{"dropping-particle":"","family":"Varakin","given":"Yuri Y.","non-dropping-particle":"","parse-names":false,"suffix":""},{"dropping-particle":"","family":"Vasankari","given":"Tommi","non-dropping-particle":"","parse-names":false,"suffix":""},{"dropping-particle":"","family":"Venketasubramanian","given":"Narayanaswamy","non-dropping-particle":"","parse-names":false,"suffix":""},{"dropping-particle":"","family":"Verma","given":"Raj Kumar","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ng","given":"Linhong","non-dropping-particle":"","parse-names":false,"suffix":""},{"dropping-particle":"","family":"Watkins","given":"David 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given":"Richard A.","non-dropping-particle":"","parse-names":false,"suffix":""},{"dropping-particle":"","family":"Williams","given":"Hywel C.","non-dropping-particle":"","parse-names":false,"suffix":""},{"dropping-particle":"","family":"Wiysonge","given":"Charles Shey","non-dropping-particle":"","parse-names":false,"suffix":""},{"dropping-particle":"","family":"Wolfe","given":"Charles D.A.","non-dropping-particle":"","parse-names":false,"suffix":""},{"dropping-particle":"","family":"Won","given":"Sungho","non-dropping-particle":"","parse-names":false,"suffix":""},{"dropping-particle":"","family":"Woodbrook","given":"Rachel","non-dropping-particle":"","parse-names":false,"suffix":""},{"dropping-particle":"","family":"Wubshet","given":"Mamo","non-dropping-particle":"","parse-names":false,"suffix":""},{"dropping-particle":"","family":"Xavier","given":"Denis","non-dropping-particle":"","parse-names":false,"suffix":""},{"dropping-particle":"","family":"Xu","given":"Gelin","non-dropping-particle":"","parse-names":false,"suffix":""},{"dropping-particle":"","family":"Yadav","given":"Ajit Kumar","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e","given":"Pengpeng","non-dropping-particle":"","parse-names":false,"suffix":""},{"dropping-particle":"","family":"Yebyo","given":"Henock Gebremedhin","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eb","given":"Hajo","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Murray","given":"Christopher J.L.","non-dropping-particle":"","parse-names":false,"suffix":""}],"container-title":"The Lancet","id":"ITEM-1","issue":"10053","issued":{"date-parts":[["2016"]]},"page":"1545-1602","title":"Global, regional, and national incidence, prevalence, and years lived with disability for 310 diseases and injuries, 1990–2015: a systematic analysis for the Global Burden of Disease Study 2015","type":"article-journal","volume":"388"},"uris":["http://www.mendeley.com/documents/?uuid=b7c3073f-4766-4fa3-8e7b-5e456681b2ae","http://www.mendeley.com/documents/?uuid=54417be5-34e5-4ee5-9d9d-076f1207bc8e"]},{"id":"ITEM-2","itemData":{"DOI":"10.1016/S0140-6736(12)61728-0","ISSN":"1474547X","PMID":"23245604","abstract":"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author":[{"dropping-particle":"","family":"Lozano","given":"Rafael","non-dropping-particle":"","parse-names":false,"suffix":""},{"dropping-particle":"","family":"Naghavi","given":"Mohsen","non-dropping-particle":"","parse-names":false,"suffix":""},{"dropping-particle":"","family":"Foreman","given":"Kyle","non-dropping-particle":"","parse-names":false,"suffix":""},{"dropping-particle":"","family":"Lim","given":"Stephen","non-dropping-particle":"","parse-names":false,"suffix":""},{"dropping-particle":"","family":"Shibuya","given":"Kenji","non-dropping-particle":"","parse-names":false,"suffix":""},{"dropping-particle":"","family":"Aboyans","given":"Victor","non-dropping-particle":"","parse-names":false,"suffix":""},{"dropping-particle":"","family":"Abraham","given":"Jerry","non-dropping-particle":"","parse-names":false,"suffix":""},{"dropping-particle":"","family":"Adair","given":"Timothy","non-dropping-particle":"","parse-names":false,"suffix":""},{"dropping-particle":"","family":"Aggarwal","given":"Rakesh","non-dropping-particle":"","parse-names":false,"suffix":""},{"dropping-particle":"","family":"Ahn","given":"Stephanie Y.","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rker-Collo","given":"Suzanne","non-dropping-particle":"","parse-names":false,"suffix":""},{"dropping-particle":"","family":"Bartels","given":"David H.","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halla","given":"Kavi","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yth","given":"Fiona","non-dropping-particle":"","parse-names":false,"suffix":""},{"dropping-particle":"","family":"Bolliger","given":"Ian","non-dropping-particle":"","parse-names":false,"suffix":""},{"dropping-particle":"","family":"Boufous","given":"Soufiane","non-dropping-particle":"","parse-names":false,"suffix":""},{"dropping-particle":"","family":"Bucello","given":"Chiara","non-dropping-particle":"","parse-names":false,"suffix":""},{"dropping-particle":"","family":"Burch","given":"Michael","non-dropping-particle":"","parse-names":false,"suffix":""},{"dropping-particle":"","family":"Burney","given":"Peter","non-dropping-particle":"","parse-names":false,"suffix":""},{"dropping-particle":"","family":"Carapetis","given":"Jonathan","non-dropping-particle":"","parse-names":false,"suffix":""},{"dropping-particle":"","family":"Chen","given":"Honglei","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odwala","given":"Nabila","non-dropping-particle":"","parse-names":false,"suffix":""},{"dropping-particle":"","family":"Leo","given":"Diego","non-dropping-particle":"De","parse-names":false,"suffix":""},{"dropping-particle":"","family":"Degenhardt","given":"Louisa","non-dropping-particle":"","parse-names":false,"suffix":""},{"dropping-particle":"","family":"Delossantos","given":"Allyne","non-dropping-particle":"","parse-names":false,"suffix":""},{"dropping-particle":"","family":"Denenberg","given":"Julie","non-dropping-particle":"","parse-names":false,"suffix":""},{"dropping-particle":"","family":"Jarlais","given":"Don C.","non-dropping-particle":"Des","parse-names":false,"suffix":""},{"dropping-particle":"","family":"Dharmaratne","given":"Samath D.","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rwin","given":"Patricia J.","non-dropping-particle":"","parse-names":false,"suffix":""},{"dropping-particle":"","family":"Espindola","given":"Patricia","non-dropping-particle":"","parse-names":false,"suffix":""},{"dropping-particle":"","family":"Ezzati","given":"Majid","non-dropping-particle":"","parse-names":false,"suffix":""},{"dropping-particle":"","family":"Feigin","given":"Valery","non-dropping-particle":"","parse-names":false,"suffix":""},{"dropping-particle":"","family":"Flaxman","given":"Abraham D.","non-dropping-particle":"","parse-names":false,"suffix":""},{"dropping-particle":"","family":"Forouzanfar","given":"Mohammad H.","non-dropping-particle":"","parse-names":false,"suffix":""},{"dropping-particle":"","family":"Fowkes","given":"Francis Gerry R.","non-dropping-particle":"","parse-names":false,"suffix":""},{"dropping-particle":"","family":"Franklin","given":"Richard","non-dropping-particle":"","parse-names":false,"suffix":""},{"dropping-particle":"","family":"Fransen","given":"Marlene","non-dropping-particle":"","parse-names":false,"suffix":""},{"dropping-particle":"","family":"Freeman","given":"Michael K.","non-dropping-particle":"","parse-names":false,"suffix":""},{"dropping-particle":"","family":"Gabriel","given":"Sherine E.","non-dropping-particle":"","parse-names":false,"suffix":""},{"dropping-particle":"","family":"Gakidou","given":"Emmanuela","non-dropping-particle":"","parse-names":false,"suffix":""},{"dropping-particle":"","family":"Gaspari","given":"Flavio","non-dropping-particle":"","parse-names":false,"suffix":""},{"dropping-particle":"","family":"Gillum","given":"Richard F.","non-dropping-particle":"","parse-names":false,"suffix":""},{"dropping-particle":"","family":"Gonzalez-Medina","given":"Diego","non-dropping-particle":"","parse-names":false,"suffix":""},{"dropping-particle":"","family":"Halasa","given":"Yara A.","non-dropping-particle":"","parse-names":false,"suffix":""},{"dropping-particle":"","family":"Haring","given":"Dian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oen","given":"Bruno","non-dropping-particle":"","parse-names":false,"suffix":""},{"dropping-particle":"","family":"Hotez","given":"Peter J.","non-dropping-particle":"","parse-names":false,"suffix":""},{"dropping-particle":"","family":"Hoy","given":"Damian","non-dropping-particle":"","parse-names":false,"suffix":""},{"dropping-particle":"","family":"Jacobsen","given":"Kathryn H.","non-dropping-particle":"","parse-names":false,"suffix":""},{"dropping-particle":"","family":"James","given":"Spencer L.","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Karthikeyan","given":"Ganesan","non-dropping-particle":"","parse-names":false,"suffix":""},{"dropping-particle":"","family":"Kassebaum","given":"Nicholas","non-dropping-particle":"","parse-names":false,"suffix":""},{"dropping-particle":"","family":"Keren","given":"Andre","non-dropping-particle":"","parse-names":false,"suffix":""},{"dropping-particle":"","family":"Khoo","given":"Jon Paul","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ipnick","given":"Michael","non-dropping-particle":"","parse-names":false,"suffix":""},{"dropping-particle":"","family":"Lipshultz","given":"Steven E.","non-dropping-particle":"","parse-names":false,"suffix":""},{"dropping-particle":"","family":"Lockett Ohno","given":"Summer","non-dropping-particle":"","parse-names":false,"suffix":""},{"dropping-particle":"","family":"Mabweijano","given":"Jacqueline","non-dropping-particle":"","parse-names":false,"suffix":""},{"dropping-particle":"","family":"MacIntyre","given":"Michael F.","non-dropping-particle":"","parse-names":false,"suffix":""},{"dropping-particle":"","family":"Mallinger","given":"Leslie","non-dropping-particle":"","parse-names":false,"suffix":""},{"dropping-particle":"","family":"March","given":"Lyn","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rath","given":"John","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ud","given":"Catherine","non-dropping-particle":"","parse-names":false,"suffix":""},{"dropping-particle":"","family":"Miller","given":"Matthew","non-dropping-particle":"","parse-names":false,"suffix":""},{"dropping-particle":"","family":"Miller","given":"Ted R.","non-dropping-particle":"","parse-names":false,"suffix":""},{"dropping-particle":"","family":"Mock","given":"Charles","non-dropping-particle":"","parse-names":false,"suffix":""},{"dropping-particle":"","family":"Mocumbi","given":"Ana Olga","non-dropping-particle":"","parse-names":false,"suffix":""},{"dropping-particle":"","family":"Mokdad","given":"Ali A.","non-dropping-particle":"","parse-names":false,"suffix":""},{"dropping-particle":"","family":"Moran","given":"Andrew","non-dropping-particle":"","parse-names":false,"suffix":""},{"dropping-particle":"","family":"Mulholland","given":"Kim","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asseri","given":"Kiumarss","non-dropping-particle":"","parse-names":false,"suffix":""},{"dropping-particle":"","family":"Norman","given":"Paul","non-dropping-particle":"","parse-names":false,"suffix":""},{"dropping-particle":"","family":"O'Donnell","given":"Martin","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hillips","given":"David","non-dropping-particle":"","parse-names":false,"suffix":""},{"dropping-particle":"","family":"Pierce","given":"Kelsey","non-dropping-particle":"","parse-names":false,"suffix":""},{"dropping-particle":"","family":"Pope","given":"C. Arden","non-dropping-particle":"","parse-names":false,"suffix":""},{"dropping-particle":"","family":"Porrini","given":"Esteban","non-dropping-particle":"","parse-names":false,"suffix":""},{"dropping-particle":"","family":"Pourmalek","given":"Farshad","non-dropping-particle":"","parse-names":false,"suffix":""},{"dropping-particle":"","family":"Raju","given":"Murugesan","non-dropping-particle":"","parse-names":false,"suffix":""},{"dropping-particle":"","family":"Ranganathan","given":"Dharani","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vara","given":"Frederick P.","non-dropping-particle":"","parse-names":false,"suffix":""},{"dropping-particle":"","family":"Roberts","given":"Thomas","non-dropping-particle":"","parse-names":false,"suffix":""},{"dropping-particle":"","family":"Rodriguez De León","given":"Felipe","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lomon","given":"Joshua A.","non-dropping-particle":"","parse-names":false,"suffix":""},{"dropping-particle":"","family":"Sampson","given":"Uchechukwu","non-dropping-particle":"","parse-names":false,"suffix":""},{"dropping-particle":"","family":"Sanman","given":"Ella","non-dropping-particle":"","parse-names":false,"suffix":""},{"dropping-particle":"","family":"Schwebel","given":"David C.","non-dropping-particle":"","parse-names":false,"suffix":""},{"dropping-particle":"","family":"Segui-Gomez","given":"Maria","non-dropping-particle":"","parse-names":false,"suffix":""},{"dropping-particle":"","family":"Shepard","given":"Donald S.","non-dropping-particle":"","parse-names":false,"suffix":""},{"dropping-particle":"","family":"Singh","given":"David","non-dropping-particle":"","parse-names":false,"suffix":""},{"dropping-particle":"","family":"Singleton","given":"Jessica","non-dropping-particle":"","parse-names":false,"suffix":""},{"dropping-particle":"","family":"Sliwa","given":"Karen","non-dropping-particle":"","parse-names":false,"suffix":""},{"dropping-particle":"","family":"Smith","given":"Emma","non-dropping-particle":"","parse-names":false,"suffix":""},{"dropping-particle":"","family":"Steer","given":"Andrew","non-dropping-particle":"","parse-names":false,"suffix":""},{"dropping-particle":"","family":"Taylor","given":"Jennifer A.","non-dropping-particle":"","parse-names":false,"suffix":""},{"dropping-particle":"","family":"Thomas","given":"Bernadette","non-dropping-particle":"","parse-names":false,"suffix":""},{"dropping-particle":"","family":"Tleyjeh","given":"Imad M.","non-dropping-particle":"","parse-names":false,"suffix":""},{"dropping-particle":"","family":"Towbin","given":"Jeffrey A.","non-dropping-particle":"","parse-names":false,"suffix":""},{"dropping-particle":"","family":"Truelsen","given":"Thomas","non-dropping-particle":"","parse-names":false,"suffix":""},{"dropping-particle":"","family":"Undurraga","given":"Eduardo A.","non-dropping-particle":"","parse-names":false,"suffix":""},{"dropping-particle":"","family":"Venketasubramanian","given":"N.","non-dropping-particle":"","parse-names":false,"suffix":""},{"dropping-particle":"","family":"Vijayakumar","given":"Lakshmi","non-dropping-particle":"","parse-names":false,"suffix":""},{"dropping-particle":"","family":"Vos","given":"Theo","non-dropping-particle":"","parse-names":false,"suffix":""},{"dropping-particle":"","family":"Wagner","given":"Gregory R.","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instock","given":"Martin A.","non-dropping-particle":"","parse-names":false,"suffix":""},{"dropping-particle":"","family":"Weintraub","given":"Robert","non-dropping-particle":"","parse-names":false,"suffix":""},{"dropping-particle":"","family":"Wilkinson","given":"James D.","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Yip","given":"Paul","non-dropping-particle":"","parse-names":false,"suffix":""},{"dropping-particle":"","family":"Zabetian","given":"Azadeh","non-dropping-particle":"","parse-names":false,"suffix":""},{"dropping-particle":"","family":"Zheng","given":"Zhi Jie","non-dropping-particle":"","parse-names":false,"suffix":""},{"dropping-particle":"","family":"Lopez","given":"Alan D.","non-dropping-particle":"","parse-names":false,"suffix":""},{"dropping-particle":"","family":"Murray","given":"Christopher J.L.","non-dropping-particle":"","parse-names":false,"suffix":""}],"container-title":"The Lancet","id":"ITEM-2","issued":{"date-parts":[["2012"]]},"title":"Global and regional mortality from 235 causes of death for 20 age groups in 1990 and 2010: A systematic analysis for the Global Burden of Disease Study 2010","type":"article-journal"},"uris":["http://www.mendeley.com/documents/?uuid=03b0a219-c47c-4c48-a895-551cb49cee86","http://www.mendeley.com/documents/?uuid=9e616cc2-4795-428e-96ff-34302db32aa2"]}],"mendeley":{"formattedCitation":"(Lozano et al., 2012; Vos et al., 2016)","plainTextFormattedCitation":"(Lozano et al., 2012; Vos et al., 2016)","previouslyFormattedCitation":"(Lozano et al., 2012; Vos et al., 2016)"},"properties":{"noteIndex":0},"schema":"https://github.com/citation-style-language/schema/raw/master/csl-citation.json"}</w:instrText>
      </w:r>
      <w:r w:rsidR="006464AE" w:rsidRPr="00366626">
        <w:rPr>
          <w:szCs w:val="20"/>
        </w:rPr>
        <w:fldChar w:fldCharType="separate"/>
      </w:r>
      <w:r w:rsidR="006464AE" w:rsidRPr="00366626">
        <w:rPr>
          <w:noProof/>
          <w:szCs w:val="20"/>
        </w:rPr>
        <w:t xml:space="preserve">(Lozano </w:t>
      </w:r>
      <w:r w:rsidR="006464AE" w:rsidRPr="00366626">
        <w:rPr>
          <w:iCs/>
          <w:noProof/>
          <w:szCs w:val="20"/>
        </w:rPr>
        <w:t>et al.</w:t>
      </w:r>
      <w:r w:rsidR="006464AE" w:rsidRPr="00366626">
        <w:rPr>
          <w:noProof/>
          <w:szCs w:val="20"/>
        </w:rPr>
        <w:t xml:space="preserve">, 2012; Vos </w:t>
      </w:r>
      <w:r w:rsidR="006464AE" w:rsidRPr="00366626">
        <w:rPr>
          <w:iCs/>
          <w:noProof/>
          <w:szCs w:val="20"/>
        </w:rPr>
        <w:t>et al.</w:t>
      </w:r>
      <w:r w:rsidR="006464AE" w:rsidRPr="00366626">
        <w:rPr>
          <w:noProof/>
          <w:szCs w:val="20"/>
        </w:rPr>
        <w:t>, 2016)</w:t>
      </w:r>
      <w:r w:rsidR="006464AE" w:rsidRPr="00366626">
        <w:rPr>
          <w:szCs w:val="20"/>
        </w:rPr>
        <w:fldChar w:fldCharType="end"/>
      </w:r>
      <w:r w:rsidR="00743506" w:rsidRPr="00366626">
        <w:rPr>
          <w:szCs w:val="20"/>
        </w:rPr>
        <w:t>.</w:t>
      </w:r>
      <w:r w:rsidR="00592BB2" w:rsidRPr="00366626">
        <w:rPr>
          <w:szCs w:val="20"/>
        </w:rPr>
        <w:t xml:space="preserve"> However, despite the high prevalence of these disorders and the huge </w:t>
      </w:r>
      <w:r w:rsidR="00592E3C" w:rsidRPr="00366626">
        <w:rPr>
          <w:szCs w:val="20"/>
        </w:rPr>
        <w:t>human</w:t>
      </w:r>
      <w:r w:rsidR="00592BB2" w:rsidRPr="00366626">
        <w:rPr>
          <w:szCs w:val="20"/>
        </w:rPr>
        <w:t xml:space="preserve">, societal and </w:t>
      </w:r>
      <w:r w:rsidR="00592E3C" w:rsidRPr="00366626">
        <w:rPr>
          <w:szCs w:val="20"/>
        </w:rPr>
        <w:t xml:space="preserve">economic </w:t>
      </w:r>
      <w:r w:rsidR="00F80665" w:rsidRPr="00366626">
        <w:rPr>
          <w:szCs w:val="20"/>
        </w:rPr>
        <w:t xml:space="preserve">cost, </w:t>
      </w:r>
      <w:r w:rsidR="00CB1FB1" w:rsidRPr="00366626">
        <w:rPr>
          <w:szCs w:val="20"/>
        </w:rPr>
        <w:t>global m</w:t>
      </w:r>
      <w:r w:rsidR="00AE1E3D" w:rsidRPr="00366626">
        <w:rPr>
          <w:szCs w:val="20"/>
        </w:rPr>
        <w:t>edian</w:t>
      </w:r>
      <w:r w:rsidR="00CB1FB1" w:rsidRPr="00366626">
        <w:rPr>
          <w:szCs w:val="20"/>
        </w:rPr>
        <w:t xml:space="preserve"> </w:t>
      </w:r>
      <w:r w:rsidR="00AB4B17" w:rsidRPr="00366626">
        <w:rPr>
          <w:szCs w:val="20"/>
        </w:rPr>
        <w:t>government mental health expenditure per capita</w:t>
      </w:r>
      <w:r w:rsidR="00C249C5" w:rsidRPr="00366626">
        <w:rPr>
          <w:szCs w:val="20"/>
        </w:rPr>
        <w:t xml:space="preserve"> </w:t>
      </w:r>
      <w:r w:rsidR="00AE1E3D" w:rsidRPr="00366626">
        <w:rPr>
          <w:szCs w:val="20"/>
        </w:rPr>
        <w:t>represents less than 2% of total</w:t>
      </w:r>
      <w:r w:rsidR="00EC119B" w:rsidRPr="00366626">
        <w:rPr>
          <w:szCs w:val="20"/>
        </w:rPr>
        <w:t xml:space="preserve"> health expenditure. Not surprisingly, access to care</w:t>
      </w:r>
      <w:r w:rsidR="00895F22" w:rsidRPr="00366626">
        <w:rPr>
          <w:szCs w:val="20"/>
        </w:rPr>
        <w:t xml:space="preserve"> remains poor across the globe</w:t>
      </w:r>
      <w:r w:rsidR="000E5BC9" w:rsidRPr="00366626">
        <w:rPr>
          <w:szCs w:val="20"/>
        </w:rPr>
        <w:t>, with a median of 9 mental healthcare workers ava</w:t>
      </w:r>
      <w:r w:rsidR="004B1CCB" w:rsidRPr="00366626">
        <w:rPr>
          <w:szCs w:val="20"/>
        </w:rPr>
        <w:t xml:space="preserve">ilable </w:t>
      </w:r>
      <w:r w:rsidR="0090539B" w:rsidRPr="00366626">
        <w:rPr>
          <w:szCs w:val="20"/>
        </w:rPr>
        <w:t xml:space="preserve">per 100,000 population. </w:t>
      </w:r>
      <w:r w:rsidR="00DC7415" w:rsidRPr="00366626">
        <w:rPr>
          <w:szCs w:val="20"/>
        </w:rPr>
        <w:t>Even in high income countries</w:t>
      </w:r>
      <w:r w:rsidR="00135E7A" w:rsidRPr="00366626">
        <w:rPr>
          <w:szCs w:val="20"/>
        </w:rPr>
        <w:t xml:space="preserve"> such as the UK</w:t>
      </w:r>
      <w:r w:rsidR="00DC7415" w:rsidRPr="00366626">
        <w:rPr>
          <w:szCs w:val="20"/>
        </w:rPr>
        <w:t xml:space="preserve">, where the number of mental healthcare workers per 100,000 population can be as high as 70, </w:t>
      </w:r>
      <w:r w:rsidR="00135E7A" w:rsidRPr="00366626">
        <w:rPr>
          <w:szCs w:val="20"/>
        </w:rPr>
        <w:t xml:space="preserve">still </w:t>
      </w:r>
      <w:r w:rsidR="00730C94" w:rsidRPr="00366626">
        <w:rPr>
          <w:szCs w:val="20"/>
        </w:rPr>
        <w:t>approximately only 1 in 5 adults with a mental health disorder has access to psychological therapy</w:t>
      </w:r>
      <w:r w:rsidR="00D03BB1" w:rsidRPr="00366626">
        <w:rPr>
          <w:szCs w:val="20"/>
        </w:rPr>
        <w:t xml:space="preserve"> </w:t>
      </w:r>
      <w:r w:rsidR="00D03BB1" w:rsidRPr="00366626">
        <w:rPr>
          <w:szCs w:val="20"/>
        </w:rPr>
        <w:fldChar w:fldCharType="begin" w:fldLock="1"/>
      </w:r>
      <w:r w:rsidR="00C8189F" w:rsidRPr="00366626">
        <w:rPr>
          <w:szCs w:val="20"/>
        </w:rPr>
        <w:instrText>ADDIN CSL_CITATION {"citationItems":[{"id":"ITEM-1","itemData":{"DOI":"10.1037/e360882004-001","abstract":"Mental health is an integral and essential component of health. The WHO constitution states: \"Health is a state of complete physical, mental and social well-being and not merely the absence of disease or infirmity.\" An important consequence of this definition is that mental health is described as more than the absence of mental disorders or disabilities","author":[{"dropping-particle":"","family":"World Health Organisation","given":"","non-dropping-particle":"","parse-names":false,"suffix":""}],"container-title":"Fact sheet N.220","id":"ITEM-1","issued":{"date-parts":[["2014"]]},"title":"Mental health : strengthening our response","type":"article-journal"},"uris":["http://www.mendeley.com/documents/?uuid=acfe0e00-5108-4b21-929d-6dd04a85725b","http://www.mendeley.com/documents/?uuid=17175f49-bc18-420d-b52a-5f8999dba8e0"]},{"id":"ITEM-2","itemData":{"DOI":"10.1093/bja/aes067","ISBN":"9799241564359","ISSN":"1471-6771","PMID":"23154960","abstract":"The WHO Mental Health Atlas 2011 represents the latest estimate of global mental health resources available to prevent and treat mental disorders and help protect the human rights of people living with these conditions. It presents data from 184 WHO Member States, covering 98% of the world’s population. Facts and figures presented in Atlas indicate that resources for mental health remain inadequate. The distribution of resources across regions and income groups is substantially uneven and in many countries resources are extremely scarce. Results from Atlas reinforce the urgent need to scale up resources and care for mental health within countries.","author":[{"dropping-particle":"","family":"World Health Organization","given":"","non-dropping-particle":"","parse-names":false,"suffix":""}],"container-title":"World Health Organization","id":"ITEM-2","issued":{"date-parts":[["2011"]]},"title":"Mental Health Atlas 2011","type":"article-journal"},"uris":["http://www.mendeley.com/documents/?uuid=3af4d4da-f9a7-4ace-abfb-7708933bd3e0","http://www.mendeley.com/documents/?uuid=94f372f6-b6c9-4f3a-9b87-d6aae7b5a02d"]}],"mendeley":{"formattedCitation":"(World Health Organisation, 2014; World Health Organization, 2011)","plainTextFormattedCitation":"(World Health Organisation, 2014; World Health Organization, 2011)","previouslyFormattedCitation":"(World Health Organisation, 2014; World Health Organization, 2011)"},"properties":{"noteIndex":0},"schema":"https://github.com/citation-style-language/schema/raw/master/csl-citation.json"}</w:instrText>
      </w:r>
      <w:r w:rsidR="00D03BB1" w:rsidRPr="00366626">
        <w:rPr>
          <w:szCs w:val="20"/>
        </w:rPr>
        <w:fldChar w:fldCharType="separate"/>
      </w:r>
      <w:r w:rsidR="00910574" w:rsidRPr="00366626">
        <w:rPr>
          <w:noProof/>
          <w:szCs w:val="20"/>
        </w:rPr>
        <w:t>(World Health Organisation, 2014; World Health Organization, 2011)</w:t>
      </w:r>
      <w:r w:rsidR="00D03BB1" w:rsidRPr="00366626">
        <w:rPr>
          <w:szCs w:val="20"/>
        </w:rPr>
        <w:fldChar w:fldCharType="end"/>
      </w:r>
      <w:r w:rsidR="001806FD" w:rsidRPr="00366626">
        <w:rPr>
          <w:szCs w:val="20"/>
        </w:rPr>
        <w:t>.</w:t>
      </w:r>
    </w:p>
    <w:p w14:paraId="161FDA49" w14:textId="4B969FE4" w:rsidR="00EE58C4" w:rsidRPr="00366626" w:rsidRDefault="00E72A40" w:rsidP="00366626">
      <w:pPr>
        <w:widowControl w:val="0"/>
        <w:spacing w:after="0" w:line="360" w:lineRule="auto"/>
        <w:rPr>
          <w:szCs w:val="20"/>
        </w:rPr>
      </w:pPr>
      <w:r w:rsidRPr="00366626">
        <w:rPr>
          <w:szCs w:val="20"/>
        </w:rPr>
        <w:t xml:space="preserve">The </w:t>
      </w:r>
      <w:r w:rsidR="0035664C" w:rsidRPr="00366626">
        <w:rPr>
          <w:szCs w:val="20"/>
        </w:rPr>
        <w:t xml:space="preserve">current study aims to explore the use of digital therapeutic tools to augment the </w:t>
      </w:r>
      <w:r w:rsidR="00C53CCE" w:rsidRPr="00366626">
        <w:rPr>
          <w:szCs w:val="20"/>
        </w:rPr>
        <w:t xml:space="preserve">therapeutic benefits of cognitive behavioural therapy (CBT), delivered by a qualified clinician, for the treatment of mild to moderate </w:t>
      </w:r>
      <w:r w:rsidR="0094055E">
        <w:rPr>
          <w:szCs w:val="20"/>
        </w:rPr>
        <w:t xml:space="preserve">depression and </w:t>
      </w:r>
      <w:r w:rsidR="00C53CCE" w:rsidRPr="00366626">
        <w:rPr>
          <w:szCs w:val="20"/>
        </w:rPr>
        <w:t>anxiety disorder</w:t>
      </w:r>
      <w:r w:rsidR="0094055E">
        <w:rPr>
          <w:szCs w:val="20"/>
        </w:rPr>
        <w:t>s</w:t>
      </w:r>
      <w:r w:rsidR="00C53CCE" w:rsidRPr="00366626">
        <w:rPr>
          <w:szCs w:val="20"/>
        </w:rPr>
        <w:t xml:space="preserve">. </w:t>
      </w:r>
      <w:r w:rsidR="00A7404A" w:rsidRPr="00366626">
        <w:rPr>
          <w:szCs w:val="20"/>
        </w:rPr>
        <w:t xml:space="preserve">The development of these digital tools will be informed by paper-based tools which are currently </w:t>
      </w:r>
      <w:r w:rsidR="0084250B" w:rsidRPr="00366626">
        <w:rPr>
          <w:szCs w:val="20"/>
        </w:rPr>
        <w:t>used by CBT therapists</w:t>
      </w:r>
      <w:r w:rsidR="0038682E" w:rsidRPr="00366626">
        <w:rPr>
          <w:szCs w:val="20"/>
        </w:rPr>
        <w:t xml:space="preserve"> </w:t>
      </w:r>
      <w:r w:rsidR="00C2070F" w:rsidRPr="00366626">
        <w:rPr>
          <w:szCs w:val="20"/>
        </w:rPr>
        <w:t>in accordance with</w:t>
      </w:r>
      <w:r w:rsidR="0038682E" w:rsidRPr="00366626">
        <w:rPr>
          <w:szCs w:val="20"/>
        </w:rPr>
        <w:t xml:space="preserve"> standard CBT competencies</w:t>
      </w:r>
      <w:r w:rsidR="00C8189F" w:rsidRPr="00366626">
        <w:rPr>
          <w:szCs w:val="20"/>
        </w:rPr>
        <w:t xml:space="preserve"> </w:t>
      </w:r>
      <w:r w:rsidR="00C8189F" w:rsidRPr="00366626">
        <w:rPr>
          <w:szCs w:val="20"/>
        </w:rPr>
        <w:fldChar w:fldCharType="begin" w:fldLock="1"/>
      </w:r>
      <w:r w:rsidR="0095313F" w:rsidRPr="00366626">
        <w:rPr>
          <w:szCs w:val="20"/>
        </w:rPr>
        <w:instrText>ADDIN CSL_CITATION {"citationItems":[{"id":"ITEM-1","itemData":{"DOI":"10.1017/S1352465808004141","ISBN":"1352-4658","ISSN":"1352-4658","abstract":"A number of developments make the formal specification of competences in CBT both timely and relevant, in particular the Improving Access to Psychological Therapies (IAPT) programme, the increasing focus on process and therapist variables in determining outcome, and the increasing diversity of CBT. This paper outlines the development of an evidence-based methodology for determining both a model and a framework for CBT competences, and considers issues related to the implementation of the framework.","author":[{"dropping-particle":"","family":"Roth","given":"Anthony D","non-dropping-particle":"","parse-names":false,"suffix":""},{"dropping-particle":"","family":"Pilling","given":"Stephen","non-dropping-particle":"","parse-names":false,"suffix":""}],"container-title":"Behavioural and Cognitive Psychotherapy","id":"ITEM-1","issue":"February","issued":{"date-parts":[["2008"]]},"page":"129-147","title":"Using an Evidence-Based Methodology to Identify the Competences Required to Deliver Effective Cognitive and Behavioural Therapy for Depression and Anxiety Disorders","type":"article-journal","volume":"36"},"uris":["http://www.mendeley.com/documents/?uuid=b71d070c-334d-4efc-8ae2-d82f29316683"]}],"mendeley":{"formattedCitation":"(Roth &amp; Pilling, 2008)","plainTextFormattedCitation":"(Roth &amp; Pilling, 2008)","previouslyFormattedCitation":"(Roth &amp; Pilling, 2008)"},"properties":{"noteIndex":0},"schema":"https://github.com/citation-style-language/schema/raw/master/csl-citation.json"}</w:instrText>
      </w:r>
      <w:r w:rsidR="00C8189F" w:rsidRPr="00366626">
        <w:rPr>
          <w:szCs w:val="20"/>
        </w:rPr>
        <w:fldChar w:fldCharType="separate"/>
      </w:r>
      <w:r w:rsidR="00C8189F" w:rsidRPr="00366626">
        <w:rPr>
          <w:noProof/>
          <w:szCs w:val="20"/>
        </w:rPr>
        <w:t>(Roth &amp; Pilling, 2008)</w:t>
      </w:r>
      <w:r w:rsidR="00C8189F" w:rsidRPr="00366626">
        <w:rPr>
          <w:szCs w:val="20"/>
        </w:rPr>
        <w:fldChar w:fldCharType="end"/>
      </w:r>
      <w:r w:rsidR="0084250B" w:rsidRPr="00366626">
        <w:rPr>
          <w:szCs w:val="20"/>
        </w:rPr>
        <w:t xml:space="preserve">. </w:t>
      </w:r>
      <w:r w:rsidR="00276BFF" w:rsidRPr="00366626">
        <w:rPr>
          <w:szCs w:val="20"/>
        </w:rPr>
        <w:t xml:space="preserve">The central vision for this project is to </w:t>
      </w:r>
      <w:r w:rsidR="00D45F76" w:rsidRPr="00366626">
        <w:rPr>
          <w:szCs w:val="20"/>
        </w:rPr>
        <w:t xml:space="preserve">enable the creation of effective digital therapeutic tools, to </w:t>
      </w:r>
      <w:r w:rsidR="004C0BB8" w:rsidRPr="00366626">
        <w:rPr>
          <w:szCs w:val="20"/>
        </w:rPr>
        <w:t>assist the therapists in delivering the appropriate dose of therap</w:t>
      </w:r>
      <w:r w:rsidR="001C16D0" w:rsidRPr="00366626">
        <w:rPr>
          <w:szCs w:val="20"/>
        </w:rPr>
        <w:t>y</w:t>
      </w:r>
      <w:r w:rsidR="004C0BB8" w:rsidRPr="00366626">
        <w:rPr>
          <w:szCs w:val="20"/>
        </w:rPr>
        <w:t xml:space="preserve"> to patients, while </w:t>
      </w:r>
      <w:r w:rsidR="001C4F33" w:rsidRPr="00366626">
        <w:rPr>
          <w:szCs w:val="20"/>
        </w:rPr>
        <w:t>optimising therapists</w:t>
      </w:r>
      <w:r w:rsidR="00EB3373" w:rsidRPr="00366626">
        <w:rPr>
          <w:szCs w:val="20"/>
        </w:rPr>
        <w:t>’</w:t>
      </w:r>
      <w:r w:rsidR="001C4F33" w:rsidRPr="00366626">
        <w:rPr>
          <w:szCs w:val="20"/>
        </w:rPr>
        <w:t xml:space="preserve"> time and resources. </w:t>
      </w:r>
      <w:r w:rsidR="00A05603" w:rsidRPr="00366626">
        <w:rPr>
          <w:szCs w:val="20"/>
        </w:rPr>
        <w:t>The aim of the project is to</w:t>
      </w:r>
      <w:r w:rsidR="007C7F00" w:rsidRPr="00366626">
        <w:rPr>
          <w:szCs w:val="20"/>
        </w:rPr>
        <w:t xml:space="preserve"> use digital tools to augment</w:t>
      </w:r>
      <w:r w:rsidR="00EC4A09" w:rsidRPr="00366626">
        <w:rPr>
          <w:szCs w:val="20"/>
        </w:rPr>
        <w:t xml:space="preserve"> the working capacity of the existing</w:t>
      </w:r>
      <w:r w:rsidR="008E7022" w:rsidRPr="00366626">
        <w:rPr>
          <w:szCs w:val="20"/>
        </w:rPr>
        <w:t xml:space="preserve"> mental healthcare workforce, thus providing a step change in access to evidence-based </w:t>
      </w:r>
      <w:r w:rsidR="003E49D7" w:rsidRPr="00366626">
        <w:rPr>
          <w:szCs w:val="20"/>
        </w:rPr>
        <w:t>therapy for the relief of symptoms</w:t>
      </w:r>
      <w:r w:rsidR="00330006">
        <w:rPr>
          <w:szCs w:val="20"/>
        </w:rPr>
        <w:t xml:space="preserve"> of depression and anxiety</w:t>
      </w:r>
      <w:r w:rsidR="003E49D7" w:rsidRPr="00366626">
        <w:rPr>
          <w:szCs w:val="20"/>
        </w:rPr>
        <w:t>.</w:t>
      </w:r>
    </w:p>
    <w:p w14:paraId="0454102D" w14:textId="77777777" w:rsidR="00217448" w:rsidRPr="005C693D" w:rsidRDefault="00217448" w:rsidP="00217448">
      <w:pPr>
        <w:widowControl w:val="0"/>
        <w:spacing w:line="276" w:lineRule="auto"/>
        <w:rPr>
          <w:szCs w:val="20"/>
        </w:rPr>
      </w:pPr>
      <w:r w:rsidRPr="005C693D">
        <w:rPr>
          <w:szCs w:val="20"/>
        </w:rPr>
        <w:t>The enclosed project is defined by the following objectives:</w:t>
      </w:r>
    </w:p>
    <w:p w14:paraId="7169A741" w14:textId="65C12D66" w:rsidR="004647C4" w:rsidRDefault="002F08D5" w:rsidP="00DC2ACE">
      <w:pPr>
        <w:pStyle w:val="ListParagraph"/>
        <w:widowControl w:val="0"/>
        <w:numPr>
          <w:ilvl w:val="0"/>
          <w:numId w:val="7"/>
        </w:numPr>
        <w:spacing w:after="0" w:line="360" w:lineRule="auto"/>
        <w:rPr>
          <w:szCs w:val="20"/>
        </w:rPr>
      </w:pPr>
      <w:r>
        <w:rPr>
          <w:b/>
          <w:szCs w:val="20"/>
        </w:rPr>
        <w:t xml:space="preserve">Digitise existing paper-based </w:t>
      </w:r>
      <w:r w:rsidR="003A094E">
        <w:rPr>
          <w:b/>
          <w:szCs w:val="20"/>
        </w:rPr>
        <w:t>therapeutic tools</w:t>
      </w:r>
      <w:r w:rsidR="003A094E">
        <w:rPr>
          <w:szCs w:val="20"/>
        </w:rPr>
        <w:t xml:space="preserve"> commonly used for the treatment of mild to moderate </w:t>
      </w:r>
      <w:r w:rsidR="003477DE">
        <w:rPr>
          <w:szCs w:val="20"/>
        </w:rPr>
        <w:t>depression and</w:t>
      </w:r>
      <w:r w:rsidR="00330006">
        <w:rPr>
          <w:szCs w:val="20"/>
        </w:rPr>
        <w:t xml:space="preserve"> anxiety disorders</w:t>
      </w:r>
      <w:r w:rsidR="0087048F">
        <w:rPr>
          <w:szCs w:val="20"/>
        </w:rPr>
        <w:t>, such that they can be delivered autonomously by a computer</w:t>
      </w:r>
      <w:r w:rsidR="00F30B84">
        <w:rPr>
          <w:szCs w:val="20"/>
        </w:rPr>
        <w:t xml:space="preserve"> as</w:t>
      </w:r>
      <w:r w:rsidR="000065CD">
        <w:rPr>
          <w:szCs w:val="20"/>
        </w:rPr>
        <w:t xml:space="preserve"> support tools to CBT delivered by a qualified clinician;</w:t>
      </w:r>
    </w:p>
    <w:p w14:paraId="3261D57B" w14:textId="3EF78FE6" w:rsidR="0087048F" w:rsidRDefault="4C8E95FF" w:rsidP="00DC2ACE">
      <w:pPr>
        <w:pStyle w:val="ListParagraph"/>
        <w:widowControl w:val="0"/>
        <w:numPr>
          <w:ilvl w:val="0"/>
          <w:numId w:val="7"/>
        </w:numPr>
        <w:spacing w:after="0" w:line="360" w:lineRule="auto"/>
      </w:pPr>
      <w:r w:rsidRPr="4C8E95FF">
        <w:rPr>
          <w:b/>
          <w:bCs/>
        </w:rPr>
        <w:t>Evaluate the effectiveness of CBT enhanced by digital therapeutic tools</w:t>
      </w:r>
      <w:r>
        <w:t xml:space="preserve"> in reducing symptoms of </w:t>
      </w:r>
      <w:r w:rsidR="003477DE">
        <w:t xml:space="preserve">depression and </w:t>
      </w:r>
      <w:r w:rsidR="00330006">
        <w:t xml:space="preserve">anxiety </w:t>
      </w:r>
      <w:r>
        <w:t>in a safe environment, under the supervision of a qualified clinician;</w:t>
      </w:r>
    </w:p>
    <w:p w14:paraId="7C6E38B6" w14:textId="3C3B4E25" w:rsidR="0038682E" w:rsidRDefault="0038682E" w:rsidP="00DC2ACE">
      <w:pPr>
        <w:pStyle w:val="ListParagraph"/>
        <w:widowControl w:val="0"/>
        <w:numPr>
          <w:ilvl w:val="0"/>
          <w:numId w:val="7"/>
        </w:numPr>
        <w:spacing w:after="0" w:line="360" w:lineRule="auto"/>
      </w:pPr>
      <w:r>
        <w:rPr>
          <w:b/>
          <w:bCs/>
        </w:rPr>
        <w:t xml:space="preserve">Evaluate the effectiveness of digital therapeutic tools in reducing the number of treatment sessions needed to reduce symptoms of </w:t>
      </w:r>
      <w:r w:rsidR="003477DE">
        <w:rPr>
          <w:b/>
          <w:bCs/>
        </w:rPr>
        <w:t xml:space="preserve">depression and </w:t>
      </w:r>
      <w:r w:rsidR="00330006">
        <w:rPr>
          <w:b/>
          <w:bCs/>
        </w:rPr>
        <w:t>anxiety</w:t>
      </w:r>
      <w:r>
        <w:rPr>
          <w:b/>
          <w:bCs/>
        </w:rPr>
        <w:t xml:space="preserve"> </w:t>
      </w:r>
    </w:p>
    <w:p w14:paraId="55846588" w14:textId="2308CCFB" w:rsidR="0093613B" w:rsidRPr="004647C4" w:rsidRDefault="0093613B" w:rsidP="00DC2ACE">
      <w:pPr>
        <w:pStyle w:val="ListParagraph"/>
        <w:widowControl w:val="0"/>
        <w:numPr>
          <w:ilvl w:val="0"/>
          <w:numId w:val="7"/>
        </w:numPr>
        <w:spacing w:after="0" w:line="360" w:lineRule="auto"/>
        <w:rPr>
          <w:szCs w:val="20"/>
        </w:rPr>
      </w:pPr>
      <w:r>
        <w:rPr>
          <w:b/>
          <w:szCs w:val="20"/>
        </w:rPr>
        <w:t>Assess the acceptability</w:t>
      </w:r>
      <w:r w:rsidR="005F35DA">
        <w:rPr>
          <w:b/>
          <w:szCs w:val="20"/>
        </w:rPr>
        <w:t xml:space="preserve"> of autonomous digital therapeutic tools</w:t>
      </w:r>
      <w:r w:rsidR="005F35DA">
        <w:rPr>
          <w:szCs w:val="20"/>
        </w:rPr>
        <w:t xml:space="preserve"> and the degree to which patients are willing to engage with these tools</w:t>
      </w:r>
      <w:r w:rsidR="00FF11FF">
        <w:rPr>
          <w:szCs w:val="20"/>
        </w:rPr>
        <w:t xml:space="preserve"> </w:t>
      </w:r>
      <w:r w:rsidR="00310C0A">
        <w:rPr>
          <w:szCs w:val="20"/>
        </w:rPr>
        <w:t>as part of therapy.</w:t>
      </w:r>
    </w:p>
    <w:p w14:paraId="58BDC938" w14:textId="77777777" w:rsidR="00217448" w:rsidRPr="005C693D" w:rsidRDefault="00217448" w:rsidP="00DC2ACE">
      <w:pPr>
        <w:widowControl w:val="0"/>
        <w:spacing w:after="0" w:line="360" w:lineRule="auto"/>
        <w:rPr>
          <w:szCs w:val="20"/>
        </w:rPr>
      </w:pPr>
    </w:p>
    <w:p w14:paraId="03DD413D" w14:textId="77777777" w:rsidR="00217448" w:rsidRPr="005C693D" w:rsidRDefault="00217448" w:rsidP="00DC2ACE">
      <w:pPr>
        <w:widowControl w:val="0"/>
        <w:spacing w:after="0" w:line="360" w:lineRule="auto"/>
        <w:rPr>
          <w:szCs w:val="20"/>
        </w:rPr>
      </w:pPr>
      <w:r w:rsidRPr="005C693D">
        <w:rPr>
          <w:szCs w:val="20"/>
        </w:rPr>
        <w:t>The innovation in this project is defined by:</w:t>
      </w:r>
    </w:p>
    <w:p w14:paraId="6B0B63B8" w14:textId="3A584F55" w:rsidR="00777C85" w:rsidRDefault="004C1C61" w:rsidP="00DC2ACE">
      <w:pPr>
        <w:pStyle w:val="ListParagraph"/>
        <w:widowControl w:val="0"/>
        <w:numPr>
          <w:ilvl w:val="0"/>
          <w:numId w:val="3"/>
        </w:numPr>
        <w:spacing w:after="0" w:line="360" w:lineRule="auto"/>
        <w:rPr>
          <w:szCs w:val="20"/>
        </w:rPr>
      </w:pPr>
      <w:r>
        <w:rPr>
          <w:szCs w:val="20"/>
        </w:rPr>
        <w:t xml:space="preserve">Evidence-based development of </w:t>
      </w:r>
      <w:r w:rsidR="003A1C1F">
        <w:rPr>
          <w:szCs w:val="20"/>
        </w:rPr>
        <w:t xml:space="preserve">automated </w:t>
      </w:r>
      <w:r>
        <w:rPr>
          <w:szCs w:val="20"/>
        </w:rPr>
        <w:t>digital therapeutic tools,</w:t>
      </w:r>
      <w:r w:rsidR="00320EE9">
        <w:rPr>
          <w:szCs w:val="20"/>
        </w:rPr>
        <w:t xml:space="preserve"> informed by </w:t>
      </w:r>
      <w:r w:rsidR="009E0D33">
        <w:rPr>
          <w:szCs w:val="20"/>
        </w:rPr>
        <w:t xml:space="preserve">existing paper tools in current use by clinicians when delivering </w:t>
      </w:r>
      <w:r w:rsidR="00C0195D">
        <w:rPr>
          <w:szCs w:val="20"/>
        </w:rPr>
        <w:t>CBT protocols</w:t>
      </w:r>
      <w:r w:rsidR="003A1630">
        <w:rPr>
          <w:szCs w:val="20"/>
        </w:rPr>
        <w:t xml:space="preserve"> for the treatment of </w:t>
      </w:r>
      <w:r w:rsidR="003477DE">
        <w:rPr>
          <w:szCs w:val="20"/>
        </w:rPr>
        <w:t xml:space="preserve">depression and </w:t>
      </w:r>
      <w:r w:rsidR="00330006">
        <w:rPr>
          <w:szCs w:val="20"/>
        </w:rPr>
        <w:t>anxiety disorders</w:t>
      </w:r>
      <w:r w:rsidR="00966EF3">
        <w:rPr>
          <w:szCs w:val="20"/>
        </w:rPr>
        <w:t>;</w:t>
      </w:r>
    </w:p>
    <w:p w14:paraId="464867C1" w14:textId="73034C02" w:rsidR="00C0195D" w:rsidRDefault="005B7EC4" w:rsidP="00DC2ACE">
      <w:pPr>
        <w:pStyle w:val="ListParagraph"/>
        <w:widowControl w:val="0"/>
        <w:numPr>
          <w:ilvl w:val="0"/>
          <w:numId w:val="3"/>
        </w:numPr>
        <w:spacing w:after="0" w:line="360" w:lineRule="auto"/>
        <w:rPr>
          <w:szCs w:val="20"/>
        </w:rPr>
      </w:pPr>
      <w:r>
        <w:rPr>
          <w:szCs w:val="20"/>
        </w:rPr>
        <w:t xml:space="preserve">The evaluation of </w:t>
      </w:r>
      <w:r w:rsidR="00B93B22">
        <w:rPr>
          <w:szCs w:val="20"/>
        </w:rPr>
        <w:t>efficacy of digital therapeutic tools in a safe</w:t>
      </w:r>
      <w:r w:rsidR="00966EF3">
        <w:rPr>
          <w:szCs w:val="20"/>
        </w:rPr>
        <w:t xml:space="preserve"> environment for patients, under the supervision of a clinician;</w:t>
      </w:r>
    </w:p>
    <w:p w14:paraId="03F91E40" w14:textId="7A35B06E" w:rsidR="00217448" w:rsidRPr="00DC2ACE" w:rsidRDefault="4C8E95FF" w:rsidP="00DC2ACE">
      <w:pPr>
        <w:pStyle w:val="ListParagraph"/>
        <w:widowControl w:val="0"/>
        <w:numPr>
          <w:ilvl w:val="0"/>
          <w:numId w:val="3"/>
        </w:numPr>
        <w:spacing w:after="0" w:line="360" w:lineRule="auto"/>
        <w:rPr>
          <w:b/>
          <w:bCs/>
          <w:lang w:val="en-US"/>
        </w:rPr>
      </w:pPr>
      <w:r>
        <w:t>The assessment of acceptability of digital therapeutic tools under real-world conditions, with the aim of maximising patient engagement.</w:t>
      </w:r>
    </w:p>
    <w:p w14:paraId="78BE608C" w14:textId="35BD0B8F" w:rsidR="00366626" w:rsidRDefault="00366626" w:rsidP="00366626">
      <w:pPr>
        <w:widowControl w:val="0"/>
        <w:spacing w:after="0" w:line="276" w:lineRule="auto"/>
        <w:rPr>
          <w:b/>
          <w:bCs/>
          <w:lang w:val="en-US"/>
        </w:rPr>
      </w:pPr>
    </w:p>
    <w:p w14:paraId="30713315" w14:textId="34C90839" w:rsidR="00366626" w:rsidRDefault="00366626" w:rsidP="00366626">
      <w:pPr>
        <w:widowControl w:val="0"/>
        <w:spacing w:after="0" w:line="276" w:lineRule="auto"/>
        <w:rPr>
          <w:b/>
          <w:bCs/>
          <w:lang w:val="en-US"/>
        </w:rPr>
      </w:pPr>
    </w:p>
    <w:p w14:paraId="1F4D3492" w14:textId="5E7CD986" w:rsidR="00366626" w:rsidRDefault="00366626" w:rsidP="00366626">
      <w:pPr>
        <w:widowControl w:val="0"/>
        <w:spacing w:after="0" w:line="276" w:lineRule="auto"/>
        <w:rPr>
          <w:b/>
          <w:bCs/>
          <w:lang w:val="en-US"/>
        </w:rPr>
      </w:pPr>
    </w:p>
    <w:p w14:paraId="76B1CADC" w14:textId="2E3BA912" w:rsidR="00366626" w:rsidRDefault="00366626" w:rsidP="00366626">
      <w:pPr>
        <w:widowControl w:val="0"/>
        <w:spacing w:after="0" w:line="276" w:lineRule="auto"/>
        <w:rPr>
          <w:b/>
          <w:bCs/>
          <w:lang w:val="en-US"/>
        </w:rPr>
      </w:pPr>
    </w:p>
    <w:p w14:paraId="41D1E397" w14:textId="43F41530" w:rsidR="00366626" w:rsidRDefault="00366626" w:rsidP="00366626">
      <w:pPr>
        <w:widowControl w:val="0"/>
        <w:spacing w:after="0" w:line="276" w:lineRule="auto"/>
        <w:rPr>
          <w:b/>
          <w:bCs/>
          <w:lang w:val="en-US"/>
        </w:rPr>
      </w:pPr>
    </w:p>
    <w:p w14:paraId="05DD99FF" w14:textId="4FE19F83" w:rsidR="00366626" w:rsidRDefault="00366626" w:rsidP="00366626">
      <w:pPr>
        <w:widowControl w:val="0"/>
        <w:spacing w:after="0" w:line="276" w:lineRule="auto"/>
        <w:rPr>
          <w:b/>
          <w:bCs/>
          <w:lang w:val="en-US"/>
        </w:rPr>
      </w:pPr>
    </w:p>
    <w:p w14:paraId="1DB13FA1" w14:textId="34D866FE" w:rsidR="00366626" w:rsidRDefault="00366626" w:rsidP="00366626">
      <w:pPr>
        <w:widowControl w:val="0"/>
        <w:spacing w:after="0" w:line="276" w:lineRule="auto"/>
        <w:rPr>
          <w:b/>
          <w:bCs/>
          <w:lang w:val="en-US"/>
        </w:rPr>
      </w:pPr>
    </w:p>
    <w:p w14:paraId="6CF3FE67" w14:textId="01BECCF2" w:rsidR="00366626" w:rsidRDefault="00366626" w:rsidP="00366626">
      <w:pPr>
        <w:widowControl w:val="0"/>
        <w:spacing w:after="0" w:line="276" w:lineRule="auto"/>
        <w:rPr>
          <w:b/>
          <w:bCs/>
          <w:lang w:val="en-US"/>
        </w:rPr>
      </w:pPr>
    </w:p>
    <w:p w14:paraId="0FC90827" w14:textId="7C68366F" w:rsidR="00366626" w:rsidRDefault="00366626" w:rsidP="00366626">
      <w:pPr>
        <w:widowControl w:val="0"/>
        <w:spacing w:after="0" w:line="276" w:lineRule="auto"/>
        <w:rPr>
          <w:b/>
          <w:bCs/>
          <w:lang w:val="en-US"/>
        </w:rPr>
      </w:pPr>
    </w:p>
    <w:p w14:paraId="44FD2A7F" w14:textId="31704484" w:rsidR="00366626" w:rsidRDefault="00366626" w:rsidP="00366626">
      <w:pPr>
        <w:widowControl w:val="0"/>
        <w:spacing w:after="0" w:line="276" w:lineRule="auto"/>
        <w:rPr>
          <w:b/>
          <w:bCs/>
          <w:lang w:val="en-US"/>
        </w:rPr>
      </w:pPr>
    </w:p>
    <w:p w14:paraId="3B0147A2" w14:textId="53344A3E" w:rsidR="00366626" w:rsidRDefault="00366626" w:rsidP="00366626">
      <w:pPr>
        <w:widowControl w:val="0"/>
        <w:spacing w:after="0" w:line="276" w:lineRule="auto"/>
        <w:rPr>
          <w:b/>
          <w:bCs/>
          <w:lang w:val="en-US"/>
        </w:rPr>
      </w:pPr>
    </w:p>
    <w:p w14:paraId="181105B1" w14:textId="18733198" w:rsidR="00366626" w:rsidRDefault="00366626" w:rsidP="00366626">
      <w:pPr>
        <w:widowControl w:val="0"/>
        <w:spacing w:after="0" w:line="276" w:lineRule="auto"/>
        <w:rPr>
          <w:b/>
          <w:bCs/>
          <w:lang w:val="en-US"/>
        </w:rPr>
      </w:pPr>
    </w:p>
    <w:p w14:paraId="16425961" w14:textId="078BA1EF" w:rsidR="00366626" w:rsidRDefault="00366626" w:rsidP="00366626">
      <w:pPr>
        <w:widowControl w:val="0"/>
        <w:spacing w:after="0" w:line="276" w:lineRule="auto"/>
        <w:rPr>
          <w:b/>
          <w:bCs/>
          <w:lang w:val="en-US"/>
        </w:rPr>
      </w:pPr>
    </w:p>
    <w:p w14:paraId="12D0001B" w14:textId="2EF366DC" w:rsidR="00366626" w:rsidRDefault="00366626" w:rsidP="00366626">
      <w:pPr>
        <w:widowControl w:val="0"/>
        <w:spacing w:after="0" w:line="276" w:lineRule="auto"/>
        <w:rPr>
          <w:b/>
          <w:bCs/>
          <w:lang w:val="en-US"/>
        </w:rPr>
      </w:pPr>
    </w:p>
    <w:p w14:paraId="4ABDE3A8" w14:textId="5FEC3D07" w:rsidR="00366626" w:rsidRDefault="00366626" w:rsidP="00366626">
      <w:pPr>
        <w:widowControl w:val="0"/>
        <w:spacing w:after="0" w:line="276" w:lineRule="auto"/>
        <w:rPr>
          <w:b/>
          <w:bCs/>
          <w:lang w:val="en-US"/>
        </w:rPr>
      </w:pPr>
    </w:p>
    <w:p w14:paraId="04EE10F6" w14:textId="75E0ACC5" w:rsidR="00366626" w:rsidRDefault="00366626" w:rsidP="00366626">
      <w:pPr>
        <w:widowControl w:val="0"/>
        <w:spacing w:after="0" w:line="276" w:lineRule="auto"/>
        <w:rPr>
          <w:b/>
          <w:bCs/>
          <w:lang w:val="en-US"/>
        </w:rPr>
      </w:pPr>
    </w:p>
    <w:p w14:paraId="4750F674" w14:textId="437FDDD5" w:rsidR="00366626" w:rsidRDefault="00366626" w:rsidP="00366626">
      <w:pPr>
        <w:widowControl w:val="0"/>
        <w:spacing w:after="0" w:line="276" w:lineRule="auto"/>
        <w:rPr>
          <w:b/>
          <w:bCs/>
          <w:lang w:val="en-US"/>
        </w:rPr>
      </w:pPr>
    </w:p>
    <w:p w14:paraId="1B6DFAD0" w14:textId="5C621E2D" w:rsidR="00366626" w:rsidRDefault="00366626" w:rsidP="00366626">
      <w:pPr>
        <w:widowControl w:val="0"/>
        <w:spacing w:after="0" w:line="276" w:lineRule="auto"/>
        <w:rPr>
          <w:b/>
          <w:bCs/>
          <w:lang w:val="en-US"/>
        </w:rPr>
      </w:pPr>
    </w:p>
    <w:p w14:paraId="3B2C8DD9" w14:textId="337EACEB" w:rsidR="00366626" w:rsidRDefault="00366626" w:rsidP="00366626">
      <w:pPr>
        <w:widowControl w:val="0"/>
        <w:spacing w:after="0" w:line="276" w:lineRule="auto"/>
        <w:rPr>
          <w:b/>
          <w:bCs/>
          <w:lang w:val="en-US"/>
        </w:rPr>
      </w:pPr>
    </w:p>
    <w:p w14:paraId="1DBC7802" w14:textId="7F538445" w:rsidR="00366626" w:rsidRDefault="00366626" w:rsidP="00366626">
      <w:pPr>
        <w:widowControl w:val="0"/>
        <w:spacing w:after="0" w:line="276" w:lineRule="auto"/>
        <w:rPr>
          <w:b/>
          <w:bCs/>
          <w:lang w:val="en-US"/>
        </w:rPr>
      </w:pPr>
    </w:p>
    <w:p w14:paraId="42063C5C" w14:textId="40A74399" w:rsidR="00366626" w:rsidRDefault="00366626" w:rsidP="00366626">
      <w:pPr>
        <w:widowControl w:val="0"/>
        <w:spacing w:after="0" w:line="276" w:lineRule="auto"/>
        <w:rPr>
          <w:b/>
          <w:bCs/>
          <w:lang w:val="en-US"/>
        </w:rPr>
      </w:pPr>
    </w:p>
    <w:p w14:paraId="6BD91A99" w14:textId="0C02193F" w:rsidR="00366626" w:rsidRDefault="00366626" w:rsidP="00366626">
      <w:pPr>
        <w:widowControl w:val="0"/>
        <w:spacing w:after="0" w:line="276" w:lineRule="auto"/>
        <w:rPr>
          <w:b/>
          <w:bCs/>
          <w:lang w:val="en-US"/>
        </w:rPr>
      </w:pPr>
    </w:p>
    <w:p w14:paraId="478F31F2" w14:textId="7DEDFE57" w:rsidR="00366626" w:rsidRDefault="00366626" w:rsidP="00366626">
      <w:pPr>
        <w:widowControl w:val="0"/>
        <w:spacing w:after="0" w:line="276" w:lineRule="auto"/>
        <w:rPr>
          <w:b/>
          <w:bCs/>
          <w:lang w:val="en-US"/>
        </w:rPr>
      </w:pPr>
    </w:p>
    <w:p w14:paraId="2E434518" w14:textId="77D3B5A5" w:rsidR="00366626" w:rsidRDefault="00366626" w:rsidP="00366626">
      <w:pPr>
        <w:widowControl w:val="0"/>
        <w:spacing w:after="0" w:line="276" w:lineRule="auto"/>
        <w:rPr>
          <w:b/>
          <w:bCs/>
          <w:lang w:val="en-US"/>
        </w:rPr>
      </w:pPr>
    </w:p>
    <w:p w14:paraId="0FEC71EE" w14:textId="0BD50289" w:rsidR="00366626" w:rsidRDefault="00366626" w:rsidP="00366626">
      <w:pPr>
        <w:widowControl w:val="0"/>
        <w:spacing w:after="0" w:line="276" w:lineRule="auto"/>
        <w:rPr>
          <w:b/>
          <w:bCs/>
          <w:lang w:val="en-US"/>
        </w:rPr>
      </w:pPr>
    </w:p>
    <w:p w14:paraId="05CF0043" w14:textId="1E904BA4" w:rsidR="00366626" w:rsidRDefault="00366626" w:rsidP="00366626">
      <w:pPr>
        <w:widowControl w:val="0"/>
        <w:spacing w:after="0" w:line="276" w:lineRule="auto"/>
        <w:rPr>
          <w:b/>
          <w:bCs/>
          <w:lang w:val="en-US"/>
        </w:rPr>
      </w:pPr>
    </w:p>
    <w:p w14:paraId="20B28B60" w14:textId="02190846" w:rsidR="00366626" w:rsidRDefault="00366626" w:rsidP="00366626">
      <w:pPr>
        <w:widowControl w:val="0"/>
        <w:spacing w:after="0" w:line="276" w:lineRule="auto"/>
        <w:rPr>
          <w:b/>
          <w:bCs/>
          <w:lang w:val="en-US"/>
        </w:rPr>
      </w:pPr>
    </w:p>
    <w:p w14:paraId="155F1D54" w14:textId="39BEEC78" w:rsidR="00366626" w:rsidRDefault="00366626" w:rsidP="00366626">
      <w:pPr>
        <w:widowControl w:val="0"/>
        <w:spacing w:after="0" w:line="276" w:lineRule="auto"/>
        <w:rPr>
          <w:b/>
          <w:bCs/>
          <w:lang w:val="en-US"/>
        </w:rPr>
      </w:pPr>
    </w:p>
    <w:p w14:paraId="6C827B2D" w14:textId="354F9E6B" w:rsidR="00366626" w:rsidRDefault="00366626" w:rsidP="00366626">
      <w:pPr>
        <w:widowControl w:val="0"/>
        <w:spacing w:after="0" w:line="276" w:lineRule="auto"/>
        <w:rPr>
          <w:b/>
          <w:bCs/>
          <w:lang w:val="en-US"/>
        </w:rPr>
      </w:pPr>
    </w:p>
    <w:p w14:paraId="4A7D409E" w14:textId="3D3E0142" w:rsidR="00366626" w:rsidRDefault="00366626" w:rsidP="00366626">
      <w:pPr>
        <w:widowControl w:val="0"/>
        <w:spacing w:after="0" w:line="276" w:lineRule="auto"/>
        <w:rPr>
          <w:b/>
          <w:bCs/>
          <w:lang w:val="en-US"/>
        </w:rPr>
      </w:pPr>
    </w:p>
    <w:p w14:paraId="0EC30970" w14:textId="760A5AB6" w:rsidR="00366626" w:rsidRDefault="00366626" w:rsidP="00366626">
      <w:pPr>
        <w:widowControl w:val="0"/>
        <w:spacing w:after="0" w:line="276" w:lineRule="auto"/>
        <w:rPr>
          <w:b/>
          <w:bCs/>
          <w:lang w:val="en-US"/>
        </w:rPr>
      </w:pPr>
    </w:p>
    <w:p w14:paraId="0646FC98" w14:textId="272400E9" w:rsidR="00366626" w:rsidRDefault="00366626" w:rsidP="00366626">
      <w:pPr>
        <w:widowControl w:val="0"/>
        <w:spacing w:after="0" w:line="276" w:lineRule="auto"/>
        <w:rPr>
          <w:b/>
          <w:bCs/>
          <w:lang w:val="en-US"/>
        </w:rPr>
      </w:pPr>
    </w:p>
    <w:p w14:paraId="2B43BB6B" w14:textId="5323097D" w:rsidR="00366626" w:rsidRDefault="00366626" w:rsidP="00366626">
      <w:pPr>
        <w:widowControl w:val="0"/>
        <w:spacing w:after="0" w:line="276" w:lineRule="auto"/>
        <w:rPr>
          <w:b/>
          <w:bCs/>
          <w:lang w:val="en-US"/>
        </w:rPr>
      </w:pPr>
    </w:p>
    <w:p w14:paraId="022FD04A" w14:textId="6FB8EAF5" w:rsidR="00366626" w:rsidRDefault="00366626" w:rsidP="00366626">
      <w:pPr>
        <w:widowControl w:val="0"/>
        <w:spacing w:after="0" w:line="276" w:lineRule="auto"/>
        <w:rPr>
          <w:b/>
          <w:bCs/>
          <w:lang w:val="en-US"/>
        </w:rPr>
      </w:pPr>
    </w:p>
    <w:p w14:paraId="241AB10B" w14:textId="0321EF52" w:rsidR="00366626" w:rsidRDefault="00366626" w:rsidP="00366626">
      <w:pPr>
        <w:widowControl w:val="0"/>
        <w:spacing w:after="0" w:line="276" w:lineRule="auto"/>
        <w:rPr>
          <w:b/>
          <w:bCs/>
          <w:lang w:val="en-US"/>
        </w:rPr>
      </w:pPr>
    </w:p>
    <w:p w14:paraId="47E6C327" w14:textId="2AB811D1" w:rsidR="00366626" w:rsidRDefault="00366626" w:rsidP="00366626">
      <w:pPr>
        <w:widowControl w:val="0"/>
        <w:spacing w:after="0" w:line="276" w:lineRule="auto"/>
        <w:rPr>
          <w:b/>
          <w:bCs/>
          <w:lang w:val="en-US"/>
        </w:rPr>
      </w:pPr>
    </w:p>
    <w:p w14:paraId="729054F1" w14:textId="09B2FCF6" w:rsidR="00366626" w:rsidRDefault="00366626" w:rsidP="00366626">
      <w:pPr>
        <w:widowControl w:val="0"/>
        <w:spacing w:after="0" w:line="276" w:lineRule="auto"/>
        <w:rPr>
          <w:b/>
          <w:bCs/>
          <w:lang w:val="en-US"/>
        </w:rPr>
      </w:pPr>
    </w:p>
    <w:p w14:paraId="0BB09EE6" w14:textId="7D95A4BA" w:rsidR="00366626" w:rsidRDefault="00366626" w:rsidP="00366626">
      <w:pPr>
        <w:widowControl w:val="0"/>
        <w:spacing w:after="0" w:line="276" w:lineRule="auto"/>
        <w:rPr>
          <w:b/>
          <w:bCs/>
          <w:lang w:val="en-US"/>
        </w:rPr>
      </w:pPr>
    </w:p>
    <w:p w14:paraId="070A317B" w14:textId="77777777" w:rsidR="00217448" w:rsidRDefault="00217448" w:rsidP="00217448">
      <w:pPr>
        <w:pStyle w:val="Heading1"/>
        <w:rPr>
          <w:lang w:val="en-US"/>
        </w:rPr>
      </w:pPr>
      <w:bookmarkStart w:id="2" w:name="_Toc38620845"/>
      <w:r>
        <w:rPr>
          <w:lang w:val="en-US"/>
        </w:rPr>
        <w:lastRenderedPageBreak/>
        <w:t>Synopsis</w:t>
      </w:r>
      <w:bookmarkEnd w:id="2"/>
    </w:p>
    <w:tbl>
      <w:tblPr>
        <w:tblStyle w:val="TableGrid"/>
        <w:tblW w:w="9695" w:type="dxa"/>
        <w:tblLook w:val="0000" w:firstRow="0" w:lastRow="0" w:firstColumn="0" w:lastColumn="0" w:noHBand="0" w:noVBand="0"/>
      </w:tblPr>
      <w:tblGrid>
        <w:gridCol w:w="2644"/>
        <w:gridCol w:w="7051"/>
      </w:tblGrid>
      <w:tr w:rsidR="00217448" w:rsidRPr="009E1297" w14:paraId="71BAA142" w14:textId="77777777" w:rsidTr="00C612C2">
        <w:tc>
          <w:tcPr>
            <w:tcW w:w="2644" w:type="dxa"/>
          </w:tcPr>
          <w:p w14:paraId="2D18DFF3" w14:textId="77777777" w:rsidR="00217448" w:rsidRPr="00DD7A2D" w:rsidRDefault="00217448" w:rsidP="00C612C2">
            <w:pPr>
              <w:spacing w:before="60" w:after="60"/>
              <w:rPr>
                <w:b/>
              </w:rPr>
            </w:pPr>
            <w:r w:rsidRPr="00DD7A2D">
              <w:rPr>
                <w:b/>
              </w:rPr>
              <w:t>Study Title</w:t>
            </w:r>
          </w:p>
        </w:tc>
        <w:tc>
          <w:tcPr>
            <w:tcW w:w="7051" w:type="dxa"/>
          </w:tcPr>
          <w:p w14:paraId="2E5443D2" w14:textId="54B7337F" w:rsidR="00217448" w:rsidRPr="00753A60" w:rsidRDefault="00753A60" w:rsidP="00753A60">
            <w:r w:rsidRPr="001547CD">
              <w:rPr>
                <w:szCs w:val="20"/>
                <w:lang w:val="en-US"/>
              </w:rPr>
              <w:t xml:space="preserve">Digitising paper-based tools in common use for the treatment of mild to moderate </w:t>
            </w:r>
            <w:r w:rsidR="00ED0979">
              <w:rPr>
                <w:szCs w:val="20"/>
                <w:lang w:val="en-US"/>
              </w:rPr>
              <w:t xml:space="preserve">depression </w:t>
            </w:r>
            <w:r w:rsidR="009C6105">
              <w:rPr>
                <w:szCs w:val="20"/>
                <w:lang w:val="en-US"/>
              </w:rPr>
              <w:t>and</w:t>
            </w:r>
            <w:r w:rsidR="00ED0979">
              <w:rPr>
                <w:szCs w:val="20"/>
                <w:lang w:val="en-US"/>
              </w:rPr>
              <w:t xml:space="preserve"> </w:t>
            </w:r>
            <w:r w:rsidRPr="001547CD">
              <w:rPr>
                <w:szCs w:val="20"/>
                <w:lang w:val="en-US"/>
              </w:rPr>
              <w:t>anxiety disorder</w:t>
            </w:r>
            <w:r w:rsidR="00330006">
              <w:rPr>
                <w:szCs w:val="20"/>
                <w:lang w:val="en-US"/>
              </w:rPr>
              <w:t>s</w:t>
            </w:r>
            <w:r w:rsidRPr="001547CD">
              <w:rPr>
                <w:szCs w:val="20"/>
                <w:lang w:val="en-US"/>
              </w:rPr>
              <w:t>: an investigation of efficacy and acceptability</w:t>
            </w:r>
          </w:p>
        </w:tc>
      </w:tr>
      <w:tr w:rsidR="00217448" w:rsidRPr="009E1297" w14:paraId="7ADD4BD2" w14:textId="77777777" w:rsidTr="00C612C2">
        <w:tc>
          <w:tcPr>
            <w:tcW w:w="2644" w:type="dxa"/>
          </w:tcPr>
          <w:p w14:paraId="1FC9563E" w14:textId="77777777" w:rsidR="00217448" w:rsidRPr="00DD7A2D" w:rsidRDefault="00217448" w:rsidP="00C612C2">
            <w:pPr>
              <w:spacing w:before="60" w:after="60"/>
              <w:rPr>
                <w:b/>
              </w:rPr>
            </w:pPr>
            <w:r w:rsidRPr="00DD7A2D">
              <w:rPr>
                <w:b/>
              </w:rPr>
              <w:t>IRAS ref no. / Short title</w:t>
            </w:r>
          </w:p>
        </w:tc>
        <w:tc>
          <w:tcPr>
            <w:tcW w:w="7051" w:type="dxa"/>
          </w:tcPr>
          <w:p w14:paraId="09FE4658" w14:textId="576A3A8C" w:rsidR="00217448" w:rsidRPr="009E1297" w:rsidRDefault="00753A60" w:rsidP="00C612C2">
            <w:pPr>
              <w:spacing w:before="60" w:after="60"/>
            </w:pPr>
            <w:r w:rsidRPr="00C01BF7">
              <w:rPr>
                <w:szCs w:val="20"/>
                <w:lang w:val="en-US"/>
              </w:rPr>
              <w:t xml:space="preserve">Digital therapeutic tools in the treatment of mild to moderate </w:t>
            </w:r>
            <w:r w:rsidR="00815DD2">
              <w:rPr>
                <w:szCs w:val="20"/>
                <w:lang w:val="en-US"/>
              </w:rPr>
              <w:t xml:space="preserve">depression and </w:t>
            </w:r>
            <w:r w:rsidR="00330006">
              <w:rPr>
                <w:szCs w:val="20"/>
                <w:lang w:val="en-US"/>
              </w:rPr>
              <w:t>anxiety</w:t>
            </w:r>
          </w:p>
        </w:tc>
      </w:tr>
      <w:tr w:rsidR="00753A60" w:rsidRPr="009E1297" w14:paraId="79041188" w14:textId="77777777" w:rsidTr="00C612C2">
        <w:tc>
          <w:tcPr>
            <w:tcW w:w="2644" w:type="dxa"/>
          </w:tcPr>
          <w:p w14:paraId="16B2BDCA" w14:textId="77777777" w:rsidR="00753A60" w:rsidRPr="00DD7A2D" w:rsidRDefault="00753A60" w:rsidP="00C612C2">
            <w:pPr>
              <w:rPr>
                <w:b/>
              </w:rPr>
            </w:pPr>
            <w:r>
              <w:rPr>
                <w:b/>
              </w:rPr>
              <w:t xml:space="preserve">Joint </w:t>
            </w:r>
            <w:r w:rsidRPr="00DD7A2D">
              <w:rPr>
                <w:b/>
              </w:rPr>
              <w:t>Sponsors</w:t>
            </w:r>
          </w:p>
        </w:tc>
        <w:tc>
          <w:tcPr>
            <w:tcW w:w="7051" w:type="dxa"/>
            <w:vAlign w:val="center"/>
          </w:tcPr>
          <w:p w14:paraId="66729A6F" w14:textId="4DF9D738" w:rsidR="00753A60" w:rsidRDefault="00753A60" w:rsidP="00C612C2">
            <w:r>
              <w:t>Ieso Digital Heath</w:t>
            </w:r>
          </w:p>
          <w:p w14:paraId="559B8E9C" w14:textId="77777777" w:rsidR="00753A60" w:rsidRDefault="00753A60" w:rsidP="00C612C2">
            <w:r>
              <w:t>The Jeffreys Building</w:t>
            </w:r>
          </w:p>
          <w:p w14:paraId="4BBAC891" w14:textId="77777777" w:rsidR="00753A60" w:rsidRDefault="00753A60" w:rsidP="00C612C2">
            <w:r>
              <w:t>Cowley Road</w:t>
            </w:r>
          </w:p>
          <w:p w14:paraId="57AD50F8" w14:textId="77777777" w:rsidR="00753A60" w:rsidRDefault="00753A60" w:rsidP="00C612C2">
            <w:r>
              <w:t>Cambridge CB4 0DS</w:t>
            </w:r>
          </w:p>
          <w:p w14:paraId="2F082252" w14:textId="77777777" w:rsidR="00753A60" w:rsidRDefault="00753A60" w:rsidP="00C612C2">
            <w:r>
              <w:t xml:space="preserve">T: </w:t>
            </w:r>
            <w:r w:rsidRPr="00B87F6D">
              <w:t>0800 074 5560</w:t>
            </w:r>
          </w:p>
          <w:p w14:paraId="661970AA" w14:textId="3C5FB64B" w:rsidR="00753A60" w:rsidRPr="009E1297" w:rsidRDefault="00753A60" w:rsidP="00C612C2">
            <w:r>
              <w:t xml:space="preserve">E: </w:t>
            </w:r>
            <w:r w:rsidR="00755F0B">
              <w:t>thelab</w:t>
            </w:r>
            <w:r w:rsidRPr="000F5ECD">
              <w:t>@iesohealth.com</w:t>
            </w:r>
          </w:p>
        </w:tc>
      </w:tr>
      <w:tr w:rsidR="00217448" w:rsidRPr="009E1297" w14:paraId="5E9E1B4D" w14:textId="77777777" w:rsidTr="00C612C2">
        <w:tc>
          <w:tcPr>
            <w:tcW w:w="2644" w:type="dxa"/>
          </w:tcPr>
          <w:p w14:paraId="2C217E33" w14:textId="77777777" w:rsidR="00217448" w:rsidRPr="00DD7A2D" w:rsidRDefault="00217448" w:rsidP="00C612C2">
            <w:pPr>
              <w:spacing w:before="60" w:after="60"/>
              <w:rPr>
                <w:b/>
              </w:rPr>
            </w:pPr>
            <w:r w:rsidRPr="00DD7A2D">
              <w:rPr>
                <w:b/>
              </w:rPr>
              <w:t xml:space="preserve">Funder </w:t>
            </w:r>
          </w:p>
        </w:tc>
        <w:tc>
          <w:tcPr>
            <w:tcW w:w="7051" w:type="dxa"/>
          </w:tcPr>
          <w:p w14:paraId="1BF344AB" w14:textId="77777777" w:rsidR="00217448" w:rsidRPr="009E1297" w:rsidRDefault="00217448" w:rsidP="00C612C2">
            <w:pPr>
              <w:spacing w:before="60" w:after="60"/>
            </w:pPr>
            <w:r>
              <w:t>Ieso Digital Health</w:t>
            </w:r>
          </w:p>
        </w:tc>
      </w:tr>
      <w:tr w:rsidR="00217448" w:rsidRPr="009E1297" w14:paraId="20423E8E" w14:textId="77777777" w:rsidTr="00C612C2">
        <w:tc>
          <w:tcPr>
            <w:tcW w:w="2644" w:type="dxa"/>
          </w:tcPr>
          <w:p w14:paraId="728A483D" w14:textId="77777777" w:rsidR="00217448" w:rsidRPr="00DD7A2D" w:rsidRDefault="00217448" w:rsidP="00C612C2">
            <w:pPr>
              <w:spacing w:before="60" w:after="60"/>
              <w:rPr>
                <w:b/>
              </w:rPr>
            </w:pPr>
            <w:r w:rsidRPr="00DD7A2D">
              <w:rPr>
                <w:b/>
              </w:rPr>
              <w:t>Study Design</w:t>
            </w:r>
          </w:p>
        </w:tc>
        <w:tc>
          <w:tcPr>
            <w:tcW w:w="7051" w:type="dxa"/>
          </w:tcPr>
          <w:p w14:paraId="74536C39" w14:textId="556A616D" w:rsidR="00D628CF" w:rsidRDefault="006D118A" w:rsidP="00C612C2">
            <w:pPr>
              <w:spacing w:before="60" w:after="60"/>
              <w:rPr>
                <w:iCs/>
              </w:rPr>
            </w:pPr>
            <w:r>
              <w:rPr>
                <w:iCs/>
              </w:rPr>
              <w:t>Randomised controlled trial of patients receiving Internet-enabled CBT (IECBT)</w:t>
            </w:r>
            <w:r w:rsidR="003C7AC4">
              <w:rPr>
                <w:iCs/>
              </w:rPr>
              <w:t xml:space="preserve"> for the treatment of mild to moderate </w:t>
            </w:r>
            <w:r w:rsidR="00ED0979">
              <w:rPr>
                <w:iCs/>
              </w:rPr>
              <w:t xml:space="preserve">depression or </w:t>
            </w:r>
            <w:r w:rsidR="003C7AC4">
              <w:rPr>
                <w:iCs/>
              </w:rPr>
              <w:t>anxiety disorder</w:t>
            </w:r>
            <w:r w:rsidR="00330006">
              <w:rPr>
                <w:iCs/>
              </w:rPr>
              <w:t>s</w:t>
            </w:r>
            <w:r w:rsidR="003C7AC4">
              <w:rPr>
                <w:iCs/>
              </w:rPr>
              <w:t>.</w:t>
            </w:r>
            <w:r w:rsidR="0082093D">
              <w:rPr>
                <w:iCs/>
              </w:rPr>
              <w:t xml:space="preserve"> </w:t>
            </w:r>
            <w:r w:rsidR="00D628CF">
              <w:rPr>
                <w:iCs/>
              </w:rPr>
              <w:t>Consenting patients will be randomised</w:t>
            </w:r>
            <w:r w:rsidR="001C5B19">
              <w:rPr>
                <w:iCs/>
              </w:rPr>
              <w:t xml:space="preserve"> at start of treatment</w:t>
            </w:r>
            <w:r w:rsidR="00D628CF">
              <w:rPr>
                <w:iCs/>
              </w:rPr>
              <w:t xml:space="preserve"> to one of two </w:t>
            </w:r>
            <w:r w:rsidR="000B0220">
              <w:rPr>
                <w:iCs/>
              </w:rPr>
              <w:t>groups:</w:t>
            </w:r>
          </w:p>
          <w:p w14:paraId="15E7FC04" w14:textId="7FBBD5EE" w:rsidR="000B0220" w:rsidRDefault="000B0220" w:rsidP="00C612C2">
            <w:pPr>
              <w:spacing w:before="60" w:after="60"/>
              <w:rPr>
                <w:iCs/>
              </w:rPr>
            </w:pPr>
          </w:p>
          <w:p w14:paraId="640AF94E" w14:textId="58F8129C" w:rsidR="000B0220" w:rsidRDefault="000B0220" w:rsidP="000B0220">
            <w:pPr>
              <w:pStyle w:val="ListParagraph"/>
              <w:numPr>
                <w:ilvl w:val="0"/>
                <w:numId w:val="6"/>
              </w:numPr>
              <w:spacing w:before="60" w:after="60"/>
              <w:rPr>
                <w:iCs/>
              </w:rPr>
            </w:pPr>
            <w:r>
              <w:rPr>
                <w:iCs/>
              </w:rPr>
              <w:t>Digitally enhanced therapy:</w:t>
            </w:r>
            <w:r w:rsidR="00084EC8">
              <w:rPr>
                <w:iCs/>
              </w:rPr>
              <w:t xml:space="preserve"> patients in t</w:t>
            </w:r>
            <w:r>
              <w:rPr>
                <w:iCs/>
              </w:rPr>
              <w:t xml:space="preserve">his group will receive standard care, delivered by a qualified </w:t>
            </w:r>
            <w:r w:rsidR="00084EC8">
              <w:rPr>
                <w:iCs/>
              </w:rPr>
              <w:t>Psychological Wellbeing Practitioner (PWP)</w:t>
            </w:r>
            <w:r w:rsidR="006208C6">
              <w:rPr>
                <w:iCs/>
              </w:rPr>
              <w:t xml:space="preserve"> or a high </w:t>
            </w:r>
            <w:r w:rsidR="003B01EA">
              <w:rPr>
                <w:iCs/>
              </w:rPr>
              <w:t xml:space="preserve">intensity </w:t>
            </w:r>
            <w:r w:rsidR="00AB7EB0">
              <w:rPr>
                <w:iCs/>
              </w:rPr>
              <w:t xml:space="preserve">CBT </w:t>
            </w:r>
            <w:r w:rsidR="003B01EA">
              <w:rPr>
                <w:iCs/>
              </w:rPr>
              <w:t>therapist</w:t>
            </w:r>
            <w:r w:rsidR="00107238">
              <w:rPr>
                <w:iCs/>
              </w:rPr>
              <w:t xml:space="preserve">. Standard care will be enhanced by one of </w:t>
            </w:r>
            <w:r w:rsidR="00283943">
              <w:rPr>
                <w:iCs/>
              </w:rPr>
              <w:t>6</w:t>
            </w:r>
            <w:r w:rsidR="00107238">
              <w:rPr>
                <w:iCs/>
              </w:rPr>
              <w:t xml:space="preserve"> </w:t>
            </w:r>
            <w:r w:rsidR="0057333A">
              <w:rPr>
                <w:iCs/>
              </w:rPr>
              <w:t>possible digital therapeutic tools, consisting of digitised versions of paper tools commonly used by therapists in the treatment of the disorder.</w:t>
            </w:r>
          </w:p>
          <w:p w14:paraId="16745CEF" w14:textId="77777777" w:rsidR="0057333A" w:rsidRDefault="0057333A" w:rsidP="0057333A">
            <w:pPr>
              <w:pStyle w:val="ListParagraph"/>
              <w:spacing w:before="60" w:after="60"/>
              <w:rPr>
                <w:iCs/>
              </w:rPr>
            </w:pPr>
          </w:p>
          <w:p w14:paraId="674A1631" w14:textId="16CADF68" w:rsidR="00217448" w:rsidRPr="001C5B19" w:rsidRDefault="000B0220" w:rsidP="001C5B19">
            <w:pPr>
              <w:pStyle w:val="ListParagraph"/>
              <w:numPr>
                <w:ilvl w:val="0"/>
                <w:numId w:val="6"/>
              </w:numPr>
              <w:spacing w:before="60" w:after="60"/>
              <w:rPr>
                <w:iCs/>
              </w:rPr>
            </w:pPr>
            <w:r>
              <w:rPr>
                <w:iCs/>
              </w:rPr>
              <w:t>Control group:</w:t>
            </w:r>
            <w:r w:rsidR="0057333A">
              <w:rPr>
                <w:iCs/>
              </w:rPr>
              <w:t xml:space="preserve"> patients in this group will receive standard care only, </w:t>
            </w:r>
            <w:r w:rsidR="007957D3">
              <w:rPr>
                <w:iCs/>
              </w:rPr>
              <w:t xml:space="preserve">using paper-based tools (e.g. pdf files) </w:t>
            </w:r>
            <w:r w:rsidR="0057333A">
              <w:rPr>
                <w:iCs/>
              </w:rPr>
              <w:t>delivered by a qualified Psychological Wellbeing Practitioner (PWP)</w:t>
            </w:r>
            <w:r w:rsidR="00AB7EB0">
              <w:rPr>
                <w:iCs/>
              </w:rPr>
              <w:t xml:space="preserve"> or CBT therapist</w:t>
            </w:r>
            <w:r w:rsidR="0057333A">
              <w:rPr>
                <w:iCs/>
              </w:rPr>
              <w:t>.</w:t>
            </w:r>
          </w:p>
        </w:tc>
      </w:tr>
      <w:tr w:rsidR="00217448" w:rsidRPr="009E1297" w14:paraId="312EA228" w14:textId="77777777" w:rsidTr="00C612C2">
        <w:tc>
          <w:tcPr>
            <w:tcW w:w="2644" w:type="dxa"/>
          </w:tcPr>
          <w:p w14:paraId="28667E84" w14:textId="77777777" w:rsidR="00217448" w:rsidRPr="00DD7A2D" w:rsidRDefault="00217448" w:rsidP="00C612C2">
            <w:pPr>
              <w:spacing w:before="60" w:after="60"/>
              <w:rPr>
                <w:b/>
              </w:rPr>
            </w:pPr>
            <w:r w:rsidRPr="00DD7A2D">
              <w:rPr>
                <w:b/>
              </w:rPr>
              <w:t>Study Participants</w:t>
            </w:r>
          </w:p>
        </w:tc>
        <w:tc>
          <w:tcPr>
            <w:tcW w:w="7051" w:type="dxa"/>
          </w:tcPr>
          <w:p w14:paraId="7F1058E1" w14:textId="6D286EC2" w:rsidR="00217448" w:rsidRPr="009E1297" w:rsidRDefault="00217448" w:rsidP="00C612C2">
            <w:pPr>
              <w:spacing w:before="60" w:after="60"/>
              <w:rPr>
                <w:iCs/>
              </w:rPr>
            </w:pPr>
            <w:r>
              <w:rPr>
                <w:iCs/>
              </w:rPr>
              <w:t xml:space="preserve">Patients referred to Ieso Digital Health, receiving Internet-enabled CBT for the treatment of </w:t>
            </w:r>
            <w:r w:rsidR="00B63A6F">
              <w:rPr>
                <w:iCs/>
              </w:rPr>
              <w:t xml:space="preserve">mild to moderate </w:t>
            </w:r>
            <w:r w:rsidR="008437A4">
              <w:rPr>
                <w:iCs/>
              </w:rPr>
              <w:t xml:space="preserve">depression or </w:t>
            </w:r>
            <w:r w:rsidR="004B2B73">
              <w:rPr>
                <w:iCs/>
              </w:rPr>
              <w:t>an anxiety disorder.</w:t>
            </w:r>
          </w:p>
        </w:tc>
      </w:tr>
      <w:tr w:rsidR="00217448" w:rsidRPr="009E1297" w14:paraId="249AB7E4" w14:textId="77777777" w:rsidTr="00C612C2">
        <w:tc>
          <w:tcPr>
            <w:tcW w:w="2644" w:type="dxa"/>
          </w:tcPr>
          <w:p w14:paraId="650F9A17" w14:textId="77777777" w:rsidR="00217448" w:rsidRPr="00DD7A2D" w:rsidRDefault="00217448" w:rsidP="00C612C2">
            <w:pPr>
              <w:spacing w:before="60" w:after="60"/>
              <w:rPr>
                <w:b/>
              </w:rPr>
            </w:pPr>
            <w:r w:rsidRPr="00DD7A2D">
              <w:rPr>
                <w:b/>
              </w:rPr>
              <w:t>Sample Size</w:t>
            </w:r>
          </w:p>
        </w:tc>
        <w:tc>
          <w:tcPr>
            <w:tcW w:w="7051" w:type="dxa"/>
          </w:tcPr>
          <w:p w14:paraId="22976216" w14:textId="0A4A25B5" w:rsidR="00217448" w:rsidRPr="00155398" w:rsidRDefault="00367873" w:rsidP="00C612C2">
            <w:pPr>
              <w:spacing w:before="60" w:after="60"/>
              <w:rPr>
                <w:highlight w:val="yellow"/>
              </w:rPr>
            </w:pPr>
            <w:r>
              <w:t xml:space="preserve">700 </w:t>
            </w:r>
            <w:r w:rsidR="001113AD">
              <w:t>patients in total</w:t>
            </w:r>
            <w:r w:rsidR="00465C4B">
              <w:t xml:space="preserve">. 100 patients allocated to the control group, </w:t>
            </w:r>
            <w:r>
              <w:t xml:space="preserve">600 </w:t>
            </w:r>
            <w:r w:rsidR="008A69F5">
              <w:t>patients allocated to digitally enhanced therapy group, within which 100 pa</w:t>
            </w:r>
            <w:r w:rsidR="000B37E1">
              <w:t xml:space="preserve">tients allocated to each one of </w:t>
            </w:r>
            <w:r w:rsidR="00A45846">
              <w:t xml:space="preserve">six </w:t>
            </w:r>
            <w:r w:rsidR="000B37E1">
              <w:t>different digital therapeutic tools.</w:t>
            </w:r>
          </w:p>
        </w:tc>
      </w:tr>
      <w:tr w:rsidR="00217448" w:rsidRPr="009E1297" w14:paraId="646071A0" w14:textId="77777777" w:rsidTr="00C612C2">
        <w:tc>
          <w:tcPr>
            <w:tcW w:w="2644" w:type="dxa"/>
          </w:tcPr>
          <w:p w14:paraId="5E8D6DC2" w14:textId="77777777" w:rsidR="00217448" w:rsidRPr="00DD7A2D" w:rsidRDefault="00217448" w:rsidP="00C612C2">
            <w:pPr>
              <w:spacing w:before="60" w:after="60"/>
              <w:rPr>
                <w:b/>
              </w:rPr>
            </w:pPr>
            <w:r w:rsidRPr="00DD7A2D">
              <w:rPr>
                <w:b/>
              </w:rPr>
              <w:t>Planned Study Period</w:t>
            </w:r>
          </w:p>
        </w:tc>
        <w:tc>
          <w:tcPr>
            <w:tcW w:w="7051" w:type="dxa"/>
          </w:tcPr>
          <w:p w14:paraId="2E072D45" w14:textId="68653E8B" w:rsidR="00217448" w:rsidRPr="00653735" w:rsidRDefault="00217448" w:rsidP="00C612C2">
            <w:pPr>
              <w:spacing w:before="60" w:after="60"/>
            </w:pPr>
            <w:r w:rsidRPr="00653735">
              <w:t xml:space="preserve">Total project length = </w:t>
            </w:r>
            <w:r w:rsidR="002A25B9">
              <w:t>18</w:t>
            </w:r>
            <w:r w:rsidR="002A25B9" w:rsidRPr="00653735">
              <w:t xml:space="preserve"> </w:t>
            </w:r>
            <w:r w:rsidRPr="00653735">
              <w:t xml:space="preserve">months. </w:t>
            </w:r>
          </w:p>
        </w:tc>
      </w:tr>
      <w:tr w:rsidR="00217448" w:rsidRPr="009E1297" w14:paraId="156FAB70" w14:textId="77777777" w:rsidTr="00C612C2">
        <w:tc>
          <w:tcPr>
            <w:tcW w:w="2644" w:type="dxa"/>
          </w:tcPr>
          <w:p w14:paraId="62F404DA" w14:textId="77777777" w:rsidR="00217448" w:rsidRPr="00DD7A2D" w:rsidRDefault="00217448" w:rsidP="00C612C2">
            <w:pPr>
              <w:spacing w:before="60" w:after="60"/>
              <w:rPr>
                <w:b/>
              </w:rPr>
            </w:pPr>
            <w:r w:rsidRPr="00DD7A2D">
              <w:rPr>
                <w:b/>
              </w:rPr>
              <w:t>Planned Recruitment period</w:t>
            </w:r>
          </w:p>
        </w:tc>
        <w:tc>
          <w:tcPr>
            <w:tcW w:w="7051" w:type="dxa"/>
          </w:tcPr>
          <w:p w14:paraId="466B1775" w14:textId="08AF7039" w:rsidR="00217448" w:rsidRPr="00653735" w:rsidRDefault="00CE4EA5" w:rsidP="00C612C2">
            <w:pPr>
              <w:spacing w:before="60" w:after="60"/>
            </w:pPr>
            <w:r>
              <w:t xml:space="preserve">July </w:t>
            </w:r>
            <w:r w:rsidR="00B61E6E">
              <w:t xml:space="preserve">2020 – </w:t>
            </w:r>
            <w:r w:rsidR="00DB307C">
              <w:t xml:space="preserve">July </w:t>
            </w:r>
            <w:r w:rsidR="00B61E6E">
              <w:t>202</w:t>
            </w:r>
            <w:r w:rsidR="00ED0979">
              <w:t>1</w:t>
            </w:r>
          </w:p>
        </w:tc>
      </w:tr>
      <w:tr w:rsidR="00217448" w:rsidRPr="009E1297" w14:paraId="2A854168" w14:textId="77777777" w:rsidTr="00C612C2">
        <w:trPr>
          <w:trHeight w:val="144"/>
        </w:trPr>
        <w:tc>
          <w:tcPr>
            <w:tcW w:w="2644" w:type="dxa"/>
          </w:tcPr>
          <w:p w14:paraId="7810A98C" w14:textId="77777777" w:rsidR="00217448" w:rsidRPr="00DD7A2D" w:rsidRDefault="00217448" w:rsidP="00C612C2">
            <w:pPr>
              <w:spacing w:before="60" w:after="60"/>
              <w:rPr>
                <w:b/>
              </w:rPr>
            </w:pPr>
            <w:r w:rsidRPr="00DD7A2D">
              <w:rPr>
                <w:b/>
              </w:rPr>
              <w:t>Primary objectives</w:t>
            </w:r>
          </w:p>
          <w:p w14:paraId="3245531A" w14:textId="77777777" w:rsidR="00217448" w:rsidRPr="00DD7A2D" w:rsidRDefault="00217448" w:rsidP="00C612C2">
            <w:pPr>
              <w:spacing w:before="60" w:after="60"/>
              <w:rPr>
                <w:b/>
              </w:rPr>
            </w:pPr>
          </w:p>
        </w:tc>
        <w:tc>
          <w:tcPr>
            <w:tcW w:w="7051" w:type="dxa"/>
          </w:tcPr>
          <w:p w14:paraId="13BF3C9E" w14:textId="3C95175B" w:rsidR="00217448" w:rsidRPr="00233371" w:rsidRDefault="001D6059" w:rsidP="000309E8">
            <w:pPr>
              <w:spacing w:before="60" w:after="60"/>
            </w:pPr>
            <w:r>
              <w:rPr>
                <w:rFonts w:eastAsia="Times New Roman" w:cs="Times New Roman"/>
                <w:szCs w:val="20"/>
                <w:lang w:eastAsia="en-GB"/>
              </w:rPr>
              <w:t xml:space="preserve">The primary research objective is to explore the efficacy </w:t>
            </w:r>
            <w:r w:rsidR="004207E3">
              <w:rPr>
                <w:rFonts w:eastAsia="Times New Roman" w:cs="Times New Roman"/>
                <w:szCs w:val="20"/>
                <w:lang w:eastAsia="en-GB"/>
              </w:rPr>
              <w:t>of digital therapeutic tools</w:t>
            </w:r>
            <w:r w:rsidR="0068166A">
              <w:rPr>
                <w:rFonts w:eastAsia="Times New Roman" w:cs="Times New Roman"/>
                <w:szCs w:val="20"/>
                <w:lang w:eastAsia="en-GB"/>
              </w:rPr>
              <w:t xml:space="preserve"> in reducing symptoms of </w:t>
            </w:r>
            <w:r w:rsidR="002F6390">
              <w:rPr>
                <w:rFonts w:eastAsia="Times New Roman" w:cs="Times New Roman"/>
                <w:szCs w:val="20"/>
                <w:lang w:eastAsia="en-GB"/>
              </w:rPr>
              <w:t xml:space="preserve">depression and </w:t>
            </w:r>
            <w:r w:rsidR="0068166A">
              <w:rPr>
                <w:rFonts w:eastAsia="Times New Roman" w:cs="Times New Roman"/>
                <w:szCs w:val="20"/>
                <w:lang w:eastAsia="en-GB"/>
              </w:rPr>
              <w:t>anxiety</w:t>
            </w:r>
            <w:r w:rsidR="000309E8">
              <w:rPr>
                <w:rFonts w:eastAsia="Times New Roman" w:cs="Times New Roman"/>
                <w:szCs w:val="20"/>
                <w:lang w:eastAsia="en-GB"/>
              </w:rPr>
              <w:t>, when introduced as supporting tools to standard care delivered by a qualified practitioner.</w:t>
            </w:r>
            <w:r w:rsidR="000309E8" w:rsidRPr="00233371">
              <w:t xml:space="preserve"> </w:t>
            </w:r>
          </w:p>
        </w:tc>
      </w:tr>
      <w:tr w:rsidR="00217448" w:rsidRPr="009E1297" w14:paraId="104294D5" w14:textId="77777777" w:rsidTr="00C612C2">
        <w:trPr>
          <w:trHeight w:val="432"/>
        </w:trPr>
        <w:tc>
          <w:tcPr>
            <w:tcW w:w="2644" w:type="dxa"/>
          </w:tcPr>
          <w:p w14:paraId="552AFB9C" w14:textId="77777777" w:rsidR="00217448" w:rsidRPr="00DD7A2D" w:rsidRDefault="00217448" w:rsidP="00C612C2">
            <w:pPr>
              <w:spacing w:before="60" w:after="60"/>
              <w:rPr>
                <w:b/>
              </w:rPr>
            </w:pPr>
            <w:r w:rsidRPr="00DD7A2D">
              <w:rPr>
                <w:b/>
              </w:rPr>
              <w:t>Secondary objectives</w:t>
            </w:r>
          </w:p>
          <w:p w14:paraId="6D037ECA" w14:textId="77777777" w:rsidR="00217448" w:rsidRPr="00DD7A2D" w:rsidRDefault="00217448" w:rsidP="00C612C2">
            <w:pPr>
              <w:spacing w:before="60" w:after="60"/>
              <w:rPr>
                <w:b/>
              </w:rPr>
            </w:pPr>
          </w:p>
        </w:tc>
        <w:tc>
          <w:tcPr>
            <w:tcW w:w="7051" w:type="dxa"/>
          </w:tcPr>
          <w:p w14:paraId="3A23F389" w14:textId="3EADCA30" w:rsidR="00217448" w:rsidRPr="00233371" w:rsidRDefault="00814049" w:rsidP="00793C05">
            <w:pPr>
              <w:spacing w:before="60" w:after="60"/>
            </w:pPr>
            <w:r>
              <w:rPr>
                <w:rFonts w:eastAsia="Times New Roman" w:cs="Times New Roman"/>
                <w:szCs w:val="20"/>
                <w:lang w:eastAsia="en-GB"/>
              </w:rPr>
              <w:t xml:space="preserve">The secondary research objective is to </w:t>
            </w:r>
            <w:r w:rsidR="00250CEB">
              <w:rPr>
                <w:rFonts w:eastAsia="Times New Roman" w:cs="Times New Roman"/>
                <w:szCs w:val="20"/>
                <w:lang w:eastAsia="en-GB"/>
              </w:rPr>
              <w:t xml:space="preserve">assess the acceptability </w:t>
            </w:r>
            <w:r w:rsidR="00BC0A54">
              <w:rPr>
                <w:rFonts w:eastAsia="Times New Roman" w:cs="Times New Roman"/>
                <w:szCs w:val="20"/>
                <w:lang w:eastAsia="en-GB"/>
              </w:rPr>
              <w:t>of</w:t>
            </w:r>
            <w:r w:rsidR="007675AF">
              <w:rPr>
                <w:rFonts w:eastAsia="Times New Roman" w:cs="Times New Roman"/>
                <w:szCs w:val="20"/>
                <w:lang w:eastAsia="en-GB"/>
              </w:rPr>
              <w:t xml:space="preserve"> these digital tools, when used </w:t>
            </w:r>
            <w:r w:rsidR="00BF4472">
              <w:rPr>
                <w:rFonts w:eastAsia="Times New Roman" w:cs="Times New Roman"/>
                <w:szCs w:val="20"/>
                <w:lang w:eastAsia="en-GB"/>
              </w:rPr>
              <w:t>in support of s</w:t>
            </w:r>
            <w:r w:rsidR="00BC0A54">
              <w:rPr>
                <w:rFonts w:eastAsia="Times New Roman" w:cs="Times New Roman"/>
                <w:szCs w:val="20"/>
                <w:lang w:eastAsia="en-GB"/>
              </w:rPr>
              <w:t xml:space="preserve">tandard care </w:t>
            </w:r>
            <w:r w:rsidR="00793C05">
              <w:rPr>
                <w:rFonts w:eastAsia="Times New Roman" w:cs="Times New Roman"/>
                <w:szCs w:val="20"/>
                <w:lang w:eastAsia="en-GB"/>
              </w:rPr>
              <w:t xml:space="preserve">for mild to moderate </w:t>
            </w:r>
            <w:r w:rsidR="002F6390">
              <w:rPr>
                <w:rFonts w:eastAsia="Times New Roman" w:cs="Times New Roman"/>
                <w:szCs w:val="20"/>
                <w:lang w:eastAsia="en-GB"/>
              </w:rPr>
              <w:t xml:space="preserve">depression </w:t>
            </w:r>
            <w:r w:rsidR="00F00605">
              <w:rPr>
                <w:rFonts w:eastAsia="Times New Roman" w:cs="Times New Roman"/>
                <w:szCs w:val="20"/>
                <w:lang w:eastAsia="en-GB"/>
              </w:rPr>
              <w:t>and</w:t>
            </w:r>
            <w:r w:rsidR="006E3BEB">
              <w:rPr>
                <w:rFonts w:eastAsia="Times New Roman" w:cs="Times New Roman"/>
                <w:szCs w:val="20"/>
                <w:lang w:eastAsia="en-GB"/>
              </w:rPr>
              <w:t xml:space="preserve"> </w:t>
            </w:r>
            <w:r w:rsidR="008166FA">
              <w:rPr>
                <w:rFonts w:eastAsia="Times New Roman" w:cs="Times New Roman"/>
                <w:szCs w:val="20"/>
                <w:lang w:eastAsia="en-GB"/>
              </w:rPr>
              <w:t>anxiety</w:t>
            </w:r>
            <w:r w:rsidR="006E3BEB">
              <w:rPr>
                <w:rFonts w:eastAsia="Times New Roman" w:cs="Times New Roman"/>
                <w:szCs w:val="20"/>
                <w:lang w:eastAsia="en-GB"/>
              </w:rPr>
              <w:t xml:space="preserve"> disorders</w:t>
            </w:r>
            <w:r w:rsidR="00793C05">
              <w:rPr>
                <w:rFonts w:eastAsia="Times New Roman" w:cs="Times New Roman"/>
                <w:szCs w:val="20"/>
                <w:lang w:eastAsia="en-GB"/>
              </w:rPr>
              <w:t xml:space="preserve">, from </w:t>
            </w:r>
            <w:r w:rsidR="00BC0A54">
              <w:rPr>
                <w:rFonts w:eastAsia="Times New Roman" w:cs="Times New Roman"/>
                <w:szCs w:val="20"/>
                <w:lang w:eastAsia="en-GB"/>
              </w:rPr>
              <w:t>both therapist and patient</w:t>
            </w:r>
            <w:r w:rsidR="00793C05">
              <w:rPr>
                <w:rFonts w:eastAsia="Times New Roman" w:cs="Times New Roman"/>
                <w:szCs w:val="20"/>
                <w:lang w:eastAsia="en-GB"/>
              </w:rPr>
              <w:t>’s</w:t>
            </w:r>
            <w:r w:rsidR="00BC0A54">
              <w:rPr>
                <w:rFonts w:eastAsia="Times New Roman" w:cs="Times New Roman"/>
                <w:szCs w:val="20"/>
                <w:lang w:eastAsia="en-GB"/>
              </w:rPr>
              <w:t xml:space="preserve"> perspective</w:t>
            </w:r>
            <w:r w:rsidR="00793C05">
              <w:rPr>
                <w:rFonts w:eastAsia="Times New Roman" w:cs="Times New Roman"/>
                <w:szCs w:val="20"/>
                <w:lang w:eastAsia="en-GB"/>
              </w:rPr>
              <w:t>s.</w:t>
            </w:r>
          </w:p>
        </w:tc>
      </w:tr>
    </w:tbl>
    <w:p w14:paraId="706CE838" w14:textId="3DC82164" w:rsidR="00217448" w:rsidRPr="001E1C21" w:rsidRDefault="00217448" w:rsidP="00217448">
      <w:pPr>
        <w:pStyle w:val="Heading1"/>
        <w:rPr>
          <w:lang w:val="en-US"/>
        </w:rPr>
      </w:pPr>
      <w:bookmarkStart w:id="3" w:name="_Toc38620846"/>
      <w:r w:rsidRPr="001E1C21">
        <w:rPr>
          <w:lang w:val="en-US"/>
        </w:rPr>
        <w:lastRenderedPageBreak/>
        <w:t>Background and rationale</w:t>
      </w:r>
      <w:bookmarkEnd w:id="3"/>
    </w:p>
    <w:p w14:paraId="0E57B991" w14:textId="4D513411" w:rsidR="00F26182" w:rsidRDefault="00F26182" w:rsidP="00CE4EA5">
      <w:pPr>
        <w:spacing w:after="0" w:line="360" w:lineRule="auto"/>
        <w:textAlignment w:val="baseline"/>
        <w:rPr>
          <w:szCs w:val="20"/>
        </w:rPr>
      </w:pPr>
      <w:r w:rsidRPr="001E1C21">
        <w:rPr>
          <w:rFonts w:eastAsia="Times New Roman" w:cs="Arial"/>
          <w:bCs/>
          <w:szCs w:val="20"/>
          <w:lang w:eastAsia="en-GB"/>
        </w:rPr>
        <w:t>Mental health disorders, such as depression and</w:t>
      </w:r>
      <w:r w:rsidR="006E3BEB">
        <w:rPr>
          <w:rFonts w:eastAsia="Times New Roman" w:cs="Arial"/>
          <w:bCs/>
          <w:szCs w:val="20"/>
          <w:lang w:eastAsia="en-GB"/>
        </w:rPr>
        <w:t xml:space="preserve"> anxiety</w:t>
      </w:r>
      <w:r w:rsidRPr="001E1C21">
        <w:rPr>
          <w:rFonts w:eastAsia="Times New Roman" w:cs="Arial"/>
          <w:bCs/>
          <w:szCs w:val="20"/>
          <w:lang w:eastAsia="en-GB"/>
        </w:rPr>
        <w:t xml:space="preserve">, are </w:t>
      </w:r>
      <w:r>
        <w:rPr>
          <w:rFonts w:eastAsia="Times New Roman" w:cs="Arial"/>
          <w:bCs/>
          <w:szCs w:val="20"/>
          <w:lang w:eastAsia="en-GB"/>
        </w:rPr>
        <w:t>common</w:t>
      </w:r>
      <w:r w:rsidRPr="001E1C21">
        <w:rPr>
          <w:rFonts w:eastAsia="Times New Roman" w:cs="Arial"/>
          <w:bCs/>
          <w:szCs w:val="20"/>
          <w:lang w:eastAsia="en-GB"/>
        </w:rPr>
        <w:t>, costly, and in need of timely treatment interventions.</w:t>
      </w:r>
      <w:r>
        <w:rPr>
          <w:rFonts w:eastAsia="Times New Roman" w:cs="Arial"/>
          <w:bCs/>
          <w:szCs w:val="20"/>
          <w:lang w:eastAsia="en-GB"/>
        </w:rPr>
        <w:t xml:space="preserve"> Despite the high prevalence of these disorders, and the economic, human and societal costs, access to care remains poor across the globe.</w:t>
      </w:r>
      <w:r>
        <w:rPr>
          <w:szCs w:val="20"/>
        </w:rPr>
        <w:t xml:space="preserve"> Even in high income countries such as the UK, still only 1 in 5 adults with a mental health disorder have access to psychological therapy </w:t>
      </w:r>
      <w:r w:rsidRPr="4C8E95FF">
        <w:fldChar w:fldCharType="begin" w:fldLock="1"/>
      </w:r>
      <w:r>
        <w:rPr>
          <w:szCs w:val="20"/>
        </w:rPr>
        <w:instrText>ADDIN CSL_CITATION {"citationItems":[{"id":"ITEM-1","itemData":{"DOI":"10.1037/e360882004-001","abstract":"Mental health is an integral and essential component of health. The WHO constitution states: \"Health is a state of complete physical, mental and social well-being and not merely the absence of disease or infirmity.\" An important consequence of this definition is that mental health is described as more than the absence of mental disorders or disabilities","author":[{"dropping-particle":"","family":"World Health Organisation","given":"","non-dropping-particle":"","parse-names":false,"suffix":""}],"container-title":"Fact sheet N.220","id":"ITEM-1","issued":{"date-parts":[["2014"]]},"title":"Mental health : strengthening our response","type":"article-journal"},"uris":["http://www.mendeley.com/documents/?uuid=acfe0e00-5108-4b21-929d-6dd04a85725b","http://www.mendeley.com/documents/?uuid=17175f49-bc18-420d-b52a-5f8999dba8e0"]},{"id":"ITEM-2","itemData":{"DOI":"10.1093/bja/aes067","ISBN":"9799241564359","ISSN":"1471-6771","PMID":"23154960","abstract":"The WHO Mental Health Atlas 2011 represents the latest estimate of global mental health resources available to prevent and treat mental disorders and help protect the human rights of people living with these conditions. It presents data from 184 WHO Member States, covering 98% of the world’s population. Facts and figures presented in Atlas indicate that resources for mental health remain inadequate. The distribution of resources across regions and income groups is substantially uneven and in many countries resources are extremely scarce. Results from Atlas reinforce the urgent need to scale up resources and care for mental health within countries.","author":[{"dropping-particle":"","family":"World Health Organization","given":"","non-dropping-particle":"","parse-names":false,"suffix":""}],"container-title":"World Health Organization","id":"ITEM-2","issued":{"date-parts":[["2011"]]},"title":"Mental Health Atlas 2011","type":"article-journal"},"uris":["http://www.mendeley.com/documents/?uuid=3af4d4da-f9a7-4ace-abfb-7708933bd3e0","http://www.mendeley.com/documents/?uuid=94f372f6-b6c9-4f3a-9b87-d6aae7b5a02d"]}],"mendeley":{"formattedCitation":"(World Health Organisation, 2014; World Health Organization, 2011)","plainTextFormattedCitation":"(World Health Organisation, 2014; World Health Organization, 2011)","previouslyFormattedCitation":"(World Health Organisation, 2014; World Health Organization, 2011)"},"properties":{"noteIndex":0},"schema":"https://github.com/citation-style-language/schema/raw/master/csl-citation.json"}</w:instrText>
      </w:r>
      <w:r w:rsidRPr="4C8E95FF">
        <w:rPr>
          <w:szCs w:val="20"/>
        </w:rPr>
        <w:fldChar w:fldCharType="separate"/>
      </w:r>
      <w:r w:rsidRPr="00B441B0">
        <w:rPr>
          <w:noProof/>
        </w:rPr>
        <w:t>(World Health Organisation, 2014; World Health Organization, 2011)</w:t>
      </w:r>
      <w:r w:rsidRPr="4C8E95FF">
        <w:fldChar w:fldCharType="end"/>
      </w:r>
      <w:r>
        <w:rPr>
          <w:szCs w:val="20"/>
        </w:rPr>
        <w:t>.</w:t>
      </w:r>
    </w:p>
    <w:p w14:paraId="56769B5C" w14:textId="77777777" w:rsidR="00F26182" w:rsidRDefault="00F26182" w:rsidP="00CE4EA5">
      <w:pPr>
        <w:spacing w:after="0" w:line="360" w:lineRule="auto"/>
        <w:textAlignment w:val="baseline"/>
        <w:rPr>
          <w:szCs w:val="20"/>
        </w:rPr>
      </w:pPr>
    </w:p>
    <w:p w14:paraId="1F32EE4B" w14:textId="516A2BEA" w:rsidR="00F26182" w:rsidRPr="00AD1667" w:rsidRDefault="00F26182" w:rsidP="00CE4EA5">
      <w:pPr>
        <w:spacing w:after="0" w:line="360" w:lineRule="auto"/>
        <w:rPr>
          <w:rFonts w:eastAsia="Arial" w:cs="Arial"/>
          <w:szCs w:val="20"/>
        </w:rPr>
      </w:pPr>
      <w:r w:rsidRPr="00AD1667">
        <w:rPr>
          <w:rFonts w:eastAsia="Arial" w:cs="Arial"/>
          <w:szCs w:val="20"/>
        </w:rPr>
        <w:t xml:space="preserve">Ieso Digital Health </w:t>
      </w:r>
      <w:r w:rsidR="00525213">
        <w:rPr>
          <w:rFonts w:eastAsia="Arial" w:cs="Arial"/>
          <w:szCs w:val="20"/>
        </w:rPr>
        <w:t>is</w:t>
      </w:r>
      <w:r w:rsidRPr="00AD1667">
        <w:rPr>
          <w:rFonts w:eastAsia="Arial" w:cs="Arial"/>
          <w:szCs w:val="20"/>
        </w:rPr>
        <w:t xml:space="preserve"> a provider of Internet-enabled CBT (IECBT), where patients communicate with an accredited CBT trained clinician using a real-time text-based system. The clinical effectiveness of IECBT has been demonstrated in depression and other mental health conditions </w:t>
      </w:r>
      <w:r>
        <w:rPr>
          <w:rFonts w:eastAsia="Arial" w:cs="Arial"/>
          <w:szCs w:val="20"/>
        </w:rPr>
        <w:fldChar w:fldCharType="begin" w:fldLock="1"/>
      </w:r>
      <w:r>
        <w:rPr>
          <w:rFonts w:eastAsia="Arial" w:cs="Arial"/>
          <w:szCs w:val="20"/>
        </w:rPr>
        <w:instrText>ADDIN CSL_CITATION {"citationItems":[{"id":"ITEM-1","itemData":{"DOI":"10.1016/S0140-6736(09)61257-5","ISBN":"0140-6736","ISSN":"01406736","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 © 2009 Elsevier Ltd. All rights reserved.","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1","issue":"9690","issued":{"date-parts":[["2009"]]},"page":"628-634","publisher":"Elsevier Ltd","title":"Therapist-delivered internet psychotherapy for depression in primary care: a randomised controlled trial","type":"article-journal","volume":"374"},"uris":["http://www.mendeley.com/documents/?uuid=6210f701-792f-46bc-bef4-a2f4e43a57d5"]},{"id":"ITEM-2","itemData":{"author":[{"dropping-particle":"","family":"Catarino","given":"A.","non-dropping-particle":"","parse-names":false,"suffix":""},{"dropping-particle":"","family":"Bateup","given":"S.","non-dropping-particle":"","parse-names":false,"suffix":""},{"dropping-particle":"","family":"Tablan","given":"V.","non-dropping-particle":"","parse-names":false,"suffix":""},{"dropping-particle":"","family":"Innes","given":"K.","non-dropping-particle":"","parse-names":false,"suffix":""},{"dropping-particle":"","family":"Freer","given":"S.","non-dropping-particle":"","parse-names":false,"suffix":""},{"dropping-particle":"","family":"Richards","given":"A.","non-dropping-particle":"","parse-names":false,"suffix":""},{"dropping-particle":"","family":"Stott","given":"R.","non-dropping-particle":"","parse-names":false,"suffix":""},{"dropping-particle":"","family":"Hollon","given":"S. D.","non-dropping-particle":"","parse-names":false,"suffix":""},{"dropping-particle":"","family":"Chamberlain","given":"S.R.","non-dropping-particle":"","parse-names":false,"suffix":""},{"dropping-particle":"","family":"Hayes","given":"A.","non-dropping-particle":"","parse-names":false,"suffix":""},{"dropping-particle":"","family":"Blackwell","given":"A.D.","non-dropping-particle":"","parse-names":false,"suffix":""}],"container-title":"BJPsych Open","id":"ITEM-2","issue":"5","issued":{"date-parts":[["2018"]]},"page":"411-418","title":"Demographic and clinical predictors of response to internet-enabled Cognitive Behavioural Therapy for depression and anxiety.","type":"article-journal","volume":"4"},"uris":["http://www.mendeley.com/documents/?uuid=06c5c3cf-a0b5-40e0-b76c-55d1a50bc3ab"]}],"mendeley":{"formattedCitation":"(Catarino et al., 2018; Kessler et al., 2009)","plainTextFormattedCitation":"(Catarino et al., 2018; Kessler et al., 2009)","previouslyFormattedCitation":"(Catarino et al., 2018; Kessler et al., 2009)"},"properties":{"noteIndex":0},"schema":"https://github.com/citation-style-language/schema/raw/master/csl-citation.json"}</w:instrText>
      </w:r>
      <w:r>
        <w:rPr>
          <w:rFonts w:eastAsia="Arial" w:cs="Arial"/>
          <w:szCs w:val="20"/>
        </w:rPr>
        <w:fldChar w:fldCharType="separate"/>
      </w:r>
      <w:r w:rsidRPr="00B451F8">
        <w:rPr>
          <w:rFonts w:eastAsia="Arial" w:cs="Arial"/>
          <w:noProof/>
          <w:szCs w:val="20"/>
        </w:rPr>
        <w:t>(Catarino et al., 2018; Kessler et al., 2009)</w:t>
      </w:r>
      <w:r>
        <w:rPr>
          <w:rFonts w:eastAsia="Arial" w:cs="Arial"/>
          <w:szCs w:val="20"/>
        </w:rPr>
        <w:fldChar w:fldCharType="end"/>
      </w:r>
      <w:r w:rsidRPr="00AD1667">
        <w:rPr>
          <w:rFonts w:eastAsia="Arial" w:cs="Arial"/>
          <w:szCs w:val="20"/>
        </w:rPr>
        <w:t xml:space="preserve">. However, many patients do not experience adequate symptom relief from existing first-line treatments – our own data indicate that approximately 50% of patients with mental health disorders experience treatment resistance to a standard course of IECBT, with similar rates reported elsewhere </w:t>
      </w:r>
      <w:r>
        <w:rPr>
          <w:rFonts w:eastAsia="Arial" w:cs="Arial"/>
          <w:szCs w:val="20"/>
        </w:rPr>
        <w:fldChar w:fldCharType="begin" w:fldLock="1"/>
      </w:r>
      <w:r w:rsidR="004304AD">
        <w:rPr>
          <w:rFonts w:eastAsia="Arial" w:cs="Arial"/>
          <w:szCs w:val="20"/>
        </w:rPr>
        <w:instrText>ADDIN CSL_CITATION {"citationItems":[{"id":"ITEM-1","itemData":{"DOI":"10.1517/14656566.7.17.2323","ISSN":"1465-6566","author":[{"dropping-particle":"","family":"Holtzheimer","given":"Paul E","non-dropping-particle":"","parse-names":false,"suffix":""},{"dropping-particle":"","family":"Nemeroff","given":"Charles B","non-dropping-particle":"","parse-names":false,"suffix":""}],"container-title":"Expert Opinion on Pharmacotherapy","id":"ITEM-1","issue":"17","issued":{"date-parts":[["2006","12","1"]]},"note":"doi: 10.1517/14656566.7.17.2323","page":"2323-2339","publisher":"Taylor &amp; Francis","title":"Emerging treatments for depression","type":"article-journal","volume":"7"},"uris":["http://www.mendeley.com/documents/?uuid=91a08bb4-bc88-471c-a87e-62c8f9b0272e"]},{"id":"ITEM-2","itemData":{"DOI":"10.1016/S0140-6736(06)69865-6","ISSN":"01406736","abstract":"Generalised anxiety disorder is a persistent and common disorder, in which the patient has unfocused worry and anxiety that is not connected to recent stressful events, although it can be aggravated by certain situations. This disorder is twice as common in women than it is in men. Generalised anxiety disorder is characterised by feelings of threat, restlessness, irritability, sleep disturbance, and tension, and symptoms such as palpitations, dry mouth, and sweating. These symptoms are recognised as part of the anxiety syndrome rather than independent complaints. The symptoms overlap greatly with those of other common mental disorders and we could regard the disorder as part of a spectrum of mood and related disorders rather than an independent disorder. Generalised anxiety disorder has a relapsing course, and intervention rarely results in complete resolution of symptoms, but in the short term and medium term, effective treatments include psychological therapies, such as cognitive behavioural therapy; self-help approaches based on cognitive behavioural therapy principles; and pharmacological treatments, mainly selective serotonin reuptake inhibitors. © 2006 Elsevier Ltd. All rights reserved.","author":[{"dropping-particle":"","family":"Tyrer","given":"Peter","non-dropping-particle":"","parse-names":false,"suffix":""},{"dropping-particle":"","family":"Baldwin","given":"David","non-dropping-particle":"","parse-names":false,"suffix":""}],"container-title":"Lancet","id":"ITEM-2","issued":{"date-parts":[["2006"]]},"title":"Generalised anxiety disorder","type":"article"},"uris":["http://www.mendeley.com/documents/?uuid=d9ef9fd3-7680-4ece-b910-383666d987ca"]}],"mendeley":{"formattedCitation":"(Holtzheimer &amp; Nemeroff, 2006; Tyrer &amp; Baldwin, 2006)","plainTextFormattedCitation":"(Holtzheimer &amp; Nemeroff, 2006; Tyrer &amp; Baldwin, 2006)","previouslyFormattedCitation":"(Holtzheimer &amp; Nemeroff, 2006; Tyrer &amp; Baldwin, 2006)"},"properties":{"noteIndex":0},"schema":"https://github.com/citation-style-language/schema/raw/master/csl-citation.json"}</w:instrText>
      </w:r>
      <w:r>
        <w:rPr>
          <w:rFonts w:eastAsia="Arial" w:cs="Arial"/>
          <w:szCs w:val="20"/>
        </w:rPr>
        <w:fldChar w:fldCharType="separate"/>
      </w:r>
      <w:r w:rsidRPr="0075343C">
        <w:rPr>
          <w:rFonts w:eastAsia="Arial" w:cs="Arial"/>
          <w:noProof/>
          <w:szCs w:val="20"/>
        </w:rPr>
        <w:t>(Holtzheimer &amp; Nemeroff, 2006; Tyrer &amp; Baldwin, 2006)</w:t>
      </w:r>
      <w:r>
        <w:rPr>
          <w:rFonts w:eastAsia="Arial" w:cs="Arial"/>
          <w:szCs w:val="20"/>
        </w:rPr>
        <w:fldChar w:fldCharType="end"/>
      </w:r>
      <w:r w:rsidRPr="00AD1667">
        <w:rPr>
          <w:rFonts w:eastAsia="Arial" w:cs="Arial"/>
          <w:szCs w:val="20"/>
        </w:rPr>
        <w:t xml:space="preserve">. Understanding and overcoming barriers to improving treatment for common mental health conditions thus constitutes a vital goal, in order to provide the maximal therapeutic benefit to the largest possible numbers of people.  </w:t>
      </w:r>
    </w:p>
    <w:p w14:paraId="6AF875D7" w14:textId="77777777" w:rsidR="00F26182" w:rsidRDefault="00F26182" w:rsidP="00CE4EA5">
      <w:pPr>
        <w:spacing w:after="0" w:line="360" w:lineRule="auto"/>
        <w:rPr>
          <w:rFonts w:eastAsia="Times New Roman" w:cs="Arial"/>
          <w:bCs/>
          <w:szCs w:val="20"/>
          <w:lang w:eastAsia="en-GB"/>
        </w:rPr>
      </w:pPr>
    </w:p>
    <w:p w14:paraId="58CD96FD" w14:textId="2BE460A9" w:rsidR="00F26182" w:rsidRDefault="00F26182" w:rsidP="00CE4EA5">
      <w:pPr>
        <w:spacing w:after="0" w:line="360" w:lineRule="auto"/>
        <w:rPr>
          <w:rFonts w:eastAsia="Times New Roman" w:cs="Arial"/>
          <w:bCs/>
          <w:szCs w:val="20"/>
          <w:lang w:eastAsia="en-GB"/>
        </w:rPr>
      </w:pPr>
      <w:r>
        <w:rPr>
          <w:rFonts w:eastAsia="Times New Roman" w:cs="Arial"/>
          <w:bCs/>
          <w:szCs w:val="20"/>
          <w:lang w:eastAsia="en-GB"/>
        </w:rPr>
        <w:t xml:space="preserve">It is widely recognised by CBT therapists that patient engagement outside of formal therapy sessions is essential in driving good clinical outcomes. For example, studies have shown that patients who receive psychotherapy with homework do better than those receiving psychotherapy without homework </w:t>
      </w:r>
      <w:r>
        <w:rPr>
          <w:rFonts w:eastAsia="Times New Roman" w:cs="Arial"/>
          <w:bCs/>
          <w:szCs w:val="20"/>
          <w:lang w:eastAsia="en-GB"/>
        </w:rPr>
        <w:fldChar w:fldCharType="begin" w:fldLock="1"/>
      </w:r>
      <w:r>
        <w:rPr>
          <w:rFonts w:eastAsia="Times New Roman" w:cs="Arial"/>
          <w:bCs/>
          <w:szCs w:val="20"/>
          <w:lang w:eastAsia="en-GB"/>
        </w:rPr>
        <w:instrText>ADDIN CSL_CITATION {"citationItems":[{"id":"ITEM-1","itemData":{"DOI":"10.1111/j.1468-2850.2010.01204.x","ISSN":"09695893","abstract":"Kazantzis, Deane, and Ronan (2000) estimated the effect size (ES) for homework's causal effects on outcome, but did not (a) estimate ES for \" control\" therapy conditions, (b) incorporate data from correlational studies, or (c) test for outliers. The present analysis (46 studies, N = 1,072) replicated and extended Kazantzis and colleagues' review and obtained a pre-posttreatment ES of d = 0.63 for control conditions, and a larger d = 1.08 for therapy conditions with homework. A pooled ES of d = 0.48 favoring homework was obtained when the analysis was restricted to controlled studies contrasting the same therapy. No evidence was found for outlier or publication bias effects. Results supported the conclusion that homework assignments enhance therapy outcomes. © 2010 American Psychological Association.","author":[{"dropping-particle":"","family":"Kazantzis","given":"Nikolaos","non-dropping-particle":"","parse-names":false,"suffix":""},{"dropping-particle":"","family":"Whittington","given":"Craig","non-dropping-particle":"","parse-names":false,"suffix":""},{"dropping-particle":"","family":"Dattilio","given":"Frank","non-dropping-particle":"","parse-names":false,"suffix":""}],"container-title":"Clinical Psychology: Science and Practice","id":"ITEM-1","issued":{"date-parts":[["2010"]]},"title":"Meta-analysis of homework effects in cognitive and behavioral therapy: A replication and extension","type":"article"},"uris":["http://www.mendeley.com/documents/?uuid=4e0ce1e7-40e5-46f8-9be1-649dbc250856","http://www.mendeley.com/documents/?uuid=358a58f5-7c6e-4039-accd-eaf315e80551"]}],"mendeley":{"formattedCitation":"(Kazantzis, Whittington, &amp; Dattilio, 2010)","plainTextFormattedCitation":"(Kazantzis, Whittington, &amp; Dattilio, 2010)","previouslyFormattedCitation":"(Kazantzis, Whittington, &amp; Dattilio, 2010)"},"properties":{"noteIndex":0},"schema":"https://github.com/citation-style-language/schema/raw/master/csl-citation.json"}</w:instrText>
      </w:r>
      <w:r>
        <w:rPr>
          <w:rFonts w:eastAsia="Times New Roman" w:cs="Arial"/>
          <w:bCs/>
          <w:szCs w:val="20"/>
          <w:lang w:eastAsia="en-GB"/>
        </w:rPr>
        <w:fldChar w:fldCharType="separate"/>
      </w:r>
      <w:r w:rsidRPr="00B441B0">
        <w:rPr>
          <w:rFonts w:eastAsia="Times New Roman" w:cs="Arial"/>
          <w:bCs/>
          <w:noProof/>
          <w:szCs w:val="20"/>
          <w:lang w:eastAsia="en-GB"/>
        </w:rPr>
        <w:t>(Kazantzis, Whittington, &amp; Dattilio, 2010)</w:t>
      </w:r>
      <w:r>
        <w:rPr>
          <w:rFonts w:eastAsia="Times New Roman" w:cs="Arial"/>
          <w:bCs/>
          <w:szCs w:val="20"/>
          <w:lang w:eastAsia="en-GB"/>
        </w:rPr>
        <w:fldChar w:fldCharType="end"/>
      </w:r>
      <w:r>
        <w:rPr>
          <w:rFonts w:eastAsia="Times New Roman" w:cs="Arial"/>
          <w:bCs/>
          <w:szCs w:val="20"/>
          <w:lang w:eastAsia="en-GB"/>
        </w:rPr>
        <w:t xml:space="preserve">. Furthermore, it seems that both the quantity and the quality of the homework play an important role in helping patients to recovery </w:t>
      </w:r>
      <w:r>
        <w:rPr>
          <w:rFonts w:eastAsia="Times New Roman" w:cs="Arial"/>
          <w:bCs/>
          <w:szCs w:val="20"/>
          <w:lang w:eastAsia="en-GB"/>
        </w:rPr>
        <w:fldChar w:fldCharType="begin" w:fldLock="1"/>
      </w:r>
      <w:r>
        <w:rPr>
          <w:rFonts w:eastAsia="Times New Roman" w:cs="Arial"/>
          <w:bCs/>
          <w:szCs w:val="20"/>
          <w:lang w:eastAsia="en-GB"/>
        </w:rPr>
        <w:instrText>ADDIN CSL_CITATION {"citationItems":[{"id":"ITEM-1","itemData":{"DOI":"https://doi.org/10.1016/j.beth.2016.05.002","ISSN":"0005-7894","author":[{"dropping-particle":"","family":"Kazantzis","given":"Nikolaos","non-dropping-particle":"","parse-names":false,"suffix":""},{"dropping-particle":"","family":"Whittington","given":"Craig","non-dropping-particle":"","parse-names":false,"suffix":""},{"dropping-particle":"","family":"Zelencich","given":"Leah","non-dropping-particle":"","parse-names":false,"suffix":""},{"dropping-particle":"","family":"Kyrios","given":"Michael","non-dropping-particle":"","parse-names":false,"suffix":""},{"dropping-particle":"","family":"Norton","given":"Peter J","non-dropping-particle":"","parse-names":false,"suffix":""},{"dropping-particle":"","family":"Hofmann","given":"Stefan G","non-dropping-particle":"","parse-names":false,"suffix":""}],"container-title":"Behavior Therapy","id":"ITEM-1","issue":"5","issued":{"date-parts":[["2016"]]},"page":"755-772","title":"Quantity and Quality of Homework Compliance: A Meta-Analysis of Relations With Outcome in Cognitive Behavior Therapy","type":"article-journal","volume":"47"},"uris":["http://www.mendeley.com/documents/?uuid=22b3bfb9-4dfe-4af2-adc9-faafe517f3c9"]}],"mendeley":{"formattedCitation":"(Kazantzis et al., 2016)","plainTextFormattedCitation":"(Kazantzis et al., 2016)","previouslyFormattedCitation":"(Kazantzis et al., 2016)"},"properties":{"noteIndex":0},"schema":"https://github.com/citation-style-language/schema/raw/master/csl-citation.json"}</w:instrText>
      </w:r>
      <w:r>
        <w:rPr>
          <w:rFonts w:eastAsia="Times New Roman" w:cs="Arial"/>
          <w:bCs/>
          <w:szCs w:val="20"/>
          <w:lang w:eastAsia="en-GB"/>
        </w:rPr>
        <w:fldChar w:fldCharType="separate"/>
      </w:r>
      <w:r w:rsidRPr="00B441B0">
        <w:rPr>
          <w:rFonts w:eastAsia="Times New Roman" w:cs="Arial"/>
          <w:bCs/>
          <w:noProof/>
          <w:szCs w:val="20"/>
          <w:lang w:eastAsia="en-GB"/>
        </w:rPr>
        <w:t>(Kazantzis et al., 2016)</w:t>
      </w:r>
      <w:r>
        <w:rPr>
          <w:rFonts w:eastAsia="Times New Roman" w:cs="Arial"/>
          <w:bCs/>
          <w:szCs w:val="20"/>
          <w:lang w:eastAsia="en-GB"/>
        </w:rPr>
        <w:fldChar w:fldCharType="end"/>
      </w:r>
      <w:r>
        <w:rPr>
          <w:rFonts w:eastAsia="Times New Roman" w:cs="Arial"/>
          <w:bCs/>
          <w:szCs w:val="20"/>
          <w:lang w:eastAsia="en-GB"/>
        </w:rPr>
        <w:t>. In essence, extending therapy outside of formal weekly sessions seems to play a crucial role in driving clinical outcomes for patients. This idea</w:t>
      </w:r>
      <w:r w:rsidRPr="4C8E95FF">
        <w:rPr>
          <w:rFonts w:eastAsia="Times New Roman" w:cs="Arial"/>
          <w:lang w:eastAsia="en-GB"/>
        </w:rPr>
        <w:t xml:space="preserve"> is particularly relevant for conditions such as mild to moderate </w:t>
      </w:r>
      <w:r>
        <w:rPr>
          <w:rFonts w:eastAsia="Times New Roman" w:cs="Arial"/>
          <w:lang w:eastAsia="en-GB"/>
        </w:rPr>
        <w:t xml:space="preserve">depression or </w:t>
      </w:r>
      <w:r w:rsidR="006E3BEB">
        <w:rPr>
          <w:rFonts w:eastAsia="Times New Roman" w:cs="Arial"/>
          <w:lang w:eastAsia="en-GB"/>
        </w:rPr>
        <w:t>anxiety</w:t>
      </w:r>
      <w:r w:rsidRPr="4C8E95FF">
        <w:rPr>
          <w:rFonts w:eastAsia="Times New Roman" w:cs="Arial"/>
          <w:lang w:eastAsia="en-GB"/>
        </w:rPr>
        <w:t>, where self-help</w:t>
      </w:r>
      <w:r>
        <w:rPr>
          <w:rFonts w:eastAsia="Times New Roman" w:cs="Arial"/>
          <w:lang w:eastAsia="en-GB"/>
        </w:rPr>
        <w:t xml:space="preserve"> computerised</w:t>
      </w:r>
      <w:r w:rsidRPr="4C8E95FF">
        <w:rPr>
          <w:rFonts w:eastAsia="Times New Roman" w:cs="Arial"/>
          <w:lang w:eastAsia="en-GB"/>
        </w:rPr>
        <w:t xml:space="preserve"> approaches are already a recommended treatment</w:t>
      </w:r>
      <w:r>
        <w:rPr>
          <w:rFonts w:eastAsia="Times New Roman" w:cs="Arial"/>
          <w:lang w:eastAsia="en-GB"/>
        </w:rPr>
        <w:t xml:space="preserve"> option </w:t>
      </w:r>
      <w:r w:rsidRPr="4C8E95FF">
        <w:fldChar w:fldCharType="begin" w:fldLock="1"/>
      </w:r>
      <w:r>
        <w:rPr>
          <w:rFonts w:eastAsia="Times New Roman" w:cs="Arial"/>
          <w:bCs/>
          <w:szCs w:val="20"/>
          <w:lang w:eastAsia="en-GB"/>
        </w:rPr>
        <w:instrText>ADDIN CSL_CITATION {"citationItems":[{"id":"ITEM-1","itemData":{"ISBN":"1842578464","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Generalised anxiety disorder and panic disorder in adults: management (CG113)","author":[{"dropping-particle":"","family":"National Institute for Health and Clinical Excellence","given":"","non-dropping-particle":"","parse-names":false,"suffix":""}],"container-title":"National Institute for Health and Clinical Excellence","id":"ITEM-1","issued":{"date-parts":[["2011"]]},"title":"Generalised anxiety disorder and panic disorder in adults: Management","type":"article-journal"},"uris":["http://www.mendeley.com/documents/?uuid=d7152514-6d48-4378-8c1b-9b92e456317d","http://www.mendeley.com/documents/?uuid=d5f4b717-9aa4-4da5-909c-ff71b09a260d"]}],"mendeley":{"formattedCitation":"(National Institute for Health and Clinical Excellence, 2011)","plainTextFormattedCitation":"(National Institute for Health and Clinical Excellence, 2011)","previouslyFormattedCitation":"(National Institute for Health and Clinical Excellence, 2011)"},"properties":{"noteIndex":0},"schema":"https://github.com/citation-style-language/schema/raw/master/csl-citation.json"}</w:instrText>
      </w:r>
      <w:r w:rsidRPr="4C8E95FF">
        <w:rPr>
          <w:rFonts w:eastAsia="Times New Roman" w:cs="Arial"/>
          <w:bCs/>
          <w:szCs w:val="20"/>
          <w:lang w:eastAsia="en-GB"/>
        </w:rPr>
        <w:fldChar w:fldCharType="separate"/>
      </w:r>
      <w:r w:rsidRPr="00B441B0">
        <w:rPr>
          <w:rFonts w:eastAsia="Times New Roman" w:cs="Arial"/>
          <w:noProof/>
          <w:lang w:eastAsia="en-GB"/>
        </w:rPr>
        <w:t>(National Institute for Health and Clinical Excellence, 2011)</w:t>
      </w:r>
      <w:r w:rsidRPr="4C8E95FF">
        <w:fldChar w:fldCharType="end"/>
      </w:r>
      <w:r w:rsidRPr="4C8E95FF">
        <w:rPr>
          <w:rFonts w:eastAsia="Times New Roman" w:cs="Arial"/>
          <w:lang w:eastAsia="en-GB"/>
        </w:rPr>
        <w:t xml:space="preserve">.  However, </w:t>
      </w:r>
      <w:r>
        <w:rPr>
          <w:rFonts w:eastAsia="Times New Roman" w:cs="Arial"/>
          <w:lang w:eastAsia="en-GB"/>
        </w:rPr>
        <w:t xml:space="preserve">it is widely recognised that </w:t>
      </w:r>
      <w:r w:rsidRPr="4C8E95FF">
        <w:rPr>
          <w:rFonts w:eastAsia="Times New Roman" w:cs="Arial"/>
          <w:lang w:eastAsia="en-GB"/>
        </w:rPr>
        <w:t>patient engagement with current self-help tools is poor</w:t>
      </w:r>
      <w:r>
        <w:rPr>
          <w:rFonts w:eastAsia="Times New Roman" w:cs="Arial"/>
          <w:lang w:eastAsia="en-GB"/>
        </w:rPr>
        <w:t xml:space="preserve"> </w:t>
      </w:r>
      <w:r>
        <w:rPr>
          <w:rFonts w:eastAsia="Times New Roman" w:cs="Arial"/>
          <w:lang w:eastAsia="en-GB"/>
        </w:rPr>
        <w:fldChar w:fldCharType="begin" w:fldLock="1"/>
      </w:r>
      <w:r>
        <w:rPr>
          <w:rFonts w:eastAsia="Times New Roman" w:cs="Arial"/>
          <w:lang w:eastAsia="en-GB"/>
        </w:rPr>
        <w:instrText>ADDIN CSL_CITATION {"citationItems":[{"id":"ITEM-1","itemData":{"DOI":"10.1136/bmj.h5627","abstract":"Study question How effective is supported computerised cognitive behaviour therapy (cCBT) as an adjunct to usual primary care for adults with depression? 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 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 What this study adds Supported cCBT does not substantially improve depression outcomes compared with usual GP care alone. In this study, neither a commercially available nor free to use computerised CBT intervention was superior to usual GP care. Funding, competing interests, data sharing Commissioned and funded by the UK National Institute for Health Research (NIHR) Health Technology Assessment (HTA) programme (project No 06/43/05). The authors have no comp…","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BMJ","id":"ITEM-1","issued":{"date-parts":[["2015","11","11"]]},"page":"h5627","title":"Computerised cognitive behaviour therapy (cCBT) as treatment for depression in primary care (REEACT trial): large scale pragmatic randomised controlled trial","type":"article-journal","volume":"351"},"uris":["http://www.mendeley.com/documents/?uuid=c72254ca-901b-4774-b558-dfc8da3e9ffd"]}],"mendeley":{"formattedCitation":"(Gilbody et al., 2015)","plainTextFormattedCitation":"(Gilbody et al., 2015)","previouslyFormattedCitation":"(Gilbody et al., 2015)"},"properties":{"noteIndex":0},"schema":"https://github.com/citation-style-language/schema/raw/master/csl-citation.json"}</w:instrText>
      </w:r>
      <w:r>
        <w:rPr>
          <w:rFonts w:eastAsia="Times New Roman" w:cs="Arial"/>
          <w:lang w:eastAsia="en-GB"/>
        </w:rPr>
        <w:fldChar w:fldCharType="separate"/>
      </w:r>
      <w:r w:rsidRPr="00B441B0">
        <w:rPr>
          <w:rFonts w:eastAsia="Times New Roman" w:cs="Arial"/>
          <w:noProof/>
          <w:lang w:eastAsia="en-GB"/>
        </w:rPr>
        <w:t>(Gilbody et al., 2015)</w:t>
      </w:r>
      <w:r>
        <w:rPr>
          <w:rFonts w:eastAsia="Times New Roman" w:cs="Arial"/>
          <w:lang w:eastAsia="en-GB"/>
        </w:rPr>
        <w:fldChar w:fldCharType="end"/>
      </w:r>
      <w:r w:rsidRPr="4C8E95FF">
        <w:rPr>
          <w:rFonts w:eastAsia="Times New Roman" w:cs="Arial"/>
          <w:lang w:eastAsia="en-GB"/>
        </w:rPr>
        <w:t>.</w:t>
      </w:r>
    </w:p>
    <w:p w14:paraId="622658AD" w14:textId="77777777" w:rsidR="00F26182" w:rsidRDefault="00F26182" w:rsidP="00CE4EA5">
      <w:pPr>
        <w:spacing w:after="0" w:line="360" w:lineRule="auto"/>
        <w:rPr>
          <w:rFonts w:eastAsia="Times New Roman" w:cs="Arial"/>
          <w:bCs/>
          <w:szCs w:val="20"/>
          <w:lang w:eastAsia="en-GB"/>
        </w:rPr>
      </w:pPr>
    </w:p>
    <w:p w14:paraId="7424CCD8" w14:textId="3E1F3CB6" w:rsidR="00F26182" w:rsidRDefault="00F26182" w:rsidP="00CE4EA5">
      <w:pPr>
        <w:spacing w:after="0" w:line="360" w:lineRule="auto"/>
        <w:rPr>
          <w:rFonts w:eastAsia="Times New Roman" w:cs="Arial"/>
          <w:bCs/>
          <w:szCs w:val="20"/>
          <w:lang w:eastAsia="en-GB"/>
        </w:rPr>
      </w:pPr>
      <w:r>
        <w:rPr>
          <w:rFonts w:eastAsia="Times New Roman" w:cs="Arial"/>
          <w:bCs/>
          <w:szCs w:val="20"/>
          <w:lang w:eastAsia="en-GB"/>
        </w:rPr>
        <w:t xml:space="preserve">The key aim of this project is thus to develop evidence-based digital therapeutic tools, based on existing paper-based tools currently used by CBT therapists in the treatment of mild to moderate depression and </w:t>
      </w:r>
      <w:r w:rsidR="006E3BEB">
        <w:rPr>
          <w:rFonts w:eastAsia="Times New Roman" w:cs="Arial"/>
          <w:bCs/>
          <w:szCs w:val="20"/>
          <w:lang w:eastAsia="en-GB"/>
        </w:rPr>
        <w:t>anxiety disorders</w:t>
      </w:r>
      <w:r>
        <w:rPr>
          <w:rFonts w:eastAsia="Times New Roman" w:cs="Arial"/>
          <w:bCs/>
          <w:szCs w:val="20"/>
          <w:lang w:eastAsia="en-GB"/>
        </w:rPr>
        <w:t xml:space="preserve">. The design of these tools will be based on data which have been collected from thousands of patients treated using Ieso’s routine service provision; these data include therapy transcripts from therapy sessions, </w:t>
      </w:r>
      <w:r>
        <w:rPr>
          <w:rFonts w:eastAsia="Times New Roman" w:cs="Arial"/>
          <w:bCs/>
          <w:szCs w:val="20"/>
          <w:lang w:eastAsia="en-GB"/>
        </w:rPr>
        <w:lastRenderedPageBreak/>
        <w:t xml:space="preserve">demographics, and outcomes data which are collected according </w:t>
      </w:r>
      <w:r w:rsidR="00D468B6">
        <w:rPr>
          <w:rFonts w:eastAsia="Times New Roman" w:cs="Arial"/>
          <w:bCs/>
          <w:szCs w:val="20"/>
          <w:lang w:eastAsia="en-GB"/>
        </w:rPr>
        <w:t xml:space="preserve">to </w:t>
      </w:r>
      <w:r>
        <w:rPr>
          <w:rFonts w:eastAsia="Times New Roman" w:cs="Arial"/>
          <w:bCs/>
          <w:szCs w:val="20"/>
          <w:lang w:eastAsia="en-GB"/>
        </w:rPr>
        <w:t xml:space="preserve">IAPT mandates. The design will thus be </w:t>
      </w:r>
      <w:r w:rsidRPr="4C8E95FF">
        <w:rPr>
          <w:rFonts w:eastAsia="Times New Roman" w:cs="Times New Roman"/>
          <w:lang w:eastAsia="en-GB"/>
        </w:rPr>
        <w:t>user-centred and user-informed</w:t>
      </w:r>
      <w:r>
        <w:rPr>
          <w:rFonts w:eastAsia="Times New Roman" w:cs="Arial"/>
          <w:bCs/>
          <w:szCs w:val="20"/>
          <w:lang w:eastAsia="en-GB"/>
        </w:rPr>
        <w:t>. The role of these tools will be to support the therapy delivered by the clinician, thus augmenting the therapeutic dose received by the patient. This study aims to evaluate the efficacy of such tools in enhancing clinical benefits to patients and maintaining patient engagement with the therapeutic process throughout a course of treatment. In addition to improving outcomes, by reducing the amount of therapist time needed to provide treatment to a patient, it will be possible to use existing resources more effectively, increase access, and reduce waiting times for accessing care.</w:t>
      </w:r>
    </w:p>
    <w:p w14:paraId="42D37F2B" w14:textId="77777777" w:rsidR="00F26182" w:rsidRDefault="00F26182" w:rsidP="00CE4EA5">
      <w:pPr>
        <w:spacing w:after="0" w:line="360" w:lineRule="auto"/>
        <w:rPr>
          <w:rFonts w:eastAsia="Times New Roman" w:cs="Arial"/>
          <w:bCs/>
          <w:szCs w:val="20"/>
          <w:lang w:eastAsia="en-GB"/>
        </w:rPr>
      </w:pPr>
    </w:p>
    <w:p w14:paraId="46C26279" w14:textId="77777777" w:rsidR="00F26182" w:rsidRDefault="00F26182" w:rsidP="00CE4EA5">
      <w:pPr>
        <w:spacing w:after="0" w:line="360" w:lineRule="auto"/>
        <w:rPr>
          <w:rFonts w:eastAsia="Times New Roman" w:cs="Arial"/>
          <w:lang w:eastAsia="en-GB"/>
        </w:rPr>
      </w:pPr>
      <w:r w:rsidRPr="4C8E95FF">
        <w:rPr>
          <w:rFonts w:eastAsia="Times New Roman" w:cs="Arial"/>
          <w:lang w:eastAsia="en-GB"/>
        </w:rPr>
        <w:t xml:space="preserve">The development of evidence-based digital tools, informed by paper tools currently used by </w:t>
      </w:r>
      <w:r>
        <w:rPr>
          <w:rFonts w:eastAsia="Times New Roman" w:cs="Arial"/>
          <w:lang w:eastAsia="en-GB"/>
        </w:rPr>
        <w:t>therapists</w:t>
      </w:r>
      <w:r w:rsidRPr="4C8E95FF">
        <w:rPr>
          <w:rFonts w:eastAsia="Times New Roman" w:cs="Arial"/>
          <w:lang w:eastAsia="en-GB"/>
        </w:rPr>
        <w:t xml:space="preserve"> and with patient acceptability at its core, has the potential to lead to automated self-guided </w:t>
      </w:r>
      <w:r>
        <w:rPr>
          <w:rFonts w:eastAsia="Times New Roman" w:cs="Arial"/>
          <w:lang w:eastAsia="en-GB"/>
        </w:rPr>
        <w:t>therapeutic</w:t>
      </w:r>
      <w:r w:rsidRPr="4C8E95FF">
        <w:rPr>
          <w:rFonts w:eastAsia="Times New Roman" w:cs="Arial"/>
          <w:lang w:eastAsia="en-GB"/>
        </w:rPr>
        <w:t xml:space="preserve"> interventions that are not only more engaging than existing ones, but also more effective in reducing patients’ symptoms. In the future, fully automated effective interventions could prove crucial in the delivery of high-quality evidence-based care to communities around the world where care provision is non-existent.</w:t>
      </w:r>
    </w:p>
    <w:p w14:paraId="2A488B3C" w14:textId="77777777" w:rsidR="00F26182" w:rsidRDefault="00F26182" w:rsidP="00F26182">
      <w:pPr>
        <w:spacing w:after="0" w:line="276" w:lineRule="auto"/>
        <w:rPr>
          <w:rFonts w:eastAsia="Times New Roman" w:cs="Arial"/>
          <w:lang w:eastAsia="en-GB"/>
        </w:rPr>
      </w:pPr>
    </w:p>
    <w:p w14:paraId="17DB7F1F" w14:textId="010B1273" w:rsidR="00CB1EBC" w:rsidRDefault="00CB1EBC" w:rsidP="00D66B8C">
      <w:pPr>
        <w:spacing w:after="0" w:line="360" w:lineRule="auto"/>
        <w:rPr>
          <w:rFonts w:eastAsia="Times New Roman" w:cs="Arial"/>
          <w:lang w:eastAsia="en-GB"/>
        </w:rPr>
      </w:pPr>
    </w:p>
    <w:p w14:paraId="6E9FF9A9" w14:textId="2614D30D" w:rsidR="00217448" w:rsidRPr="001E1C21" w:rsidRDefault="00217448" w:rsidP="00217448">
      <w:pPr>
        <w:pStyle w:val="Heading1"/>
        <w:rPr>
          <w:lang w:val="en-US"/>
        </w:rPr>
      </w:pPr>
      <w:bookmarkStart w:id="4" w:name="_Toc38620847"/>
      <w:r w:rsidRPr="001E1C21">
        <w:rPr>
          <w:lang w:val="en-US"/>
        </w:rPr>
        <w:t>Objectives</w:t>
      </w:r>
      <w:bookmarkEnd w:id="4"/>
    </w:p>
    <w:p w14:paraId="25C31272" w14:textId="77D5CD94" w:rsidR="004C126C" w:rsidRDefault="004C126C" w:rsidP="003D7FE3">
      <w:pPr>
        <w:spacing w:after="0" w:line="360" w:lineRule="auto"/>
        <w:textAlignment w:val="baseline"/>
        <w:rPr>
          <w:rFonts w:eastAsia="Times New Roman" w:cs="Times New Roman"/>
          <w:lang w:eastAsia="en-GB"/>
        </w:rPr>
      </w:pPr>
      <w:r w:rsidRPr="4C8E95FF">
        <w:rPr>
          <w:rFonts w:eastAsia="Times New Roman" w:cs="Times New Roman"/>
          <w:lang w:eastAsia="en-GB"/>
        </w:rPr>
        <w:t>The primary objective of this research is to develop digital therapeutic tools</w:t>
      </w:r>
      <w:r>
        <w:rPr>
          <w:rFonts w:eastAsia="Times New Roman" w:cs="Times New Roman"/>
          <w:lang w:eastAsia="en-GB"/>
        </w:rPr>
        <w:t xml:space="preserve"> (e.g. automated worry classification exercise on a computer)</w:t>
      </w:r>
      <w:r w:rsidRPr="4C8E95FF">
        <w:rPr>
          <w:rFonts w:eastAsia="Times New Roman" w:cs="Times New Roman"/>
          <w:lang w:eastAsia="en-GB"/>
        </w:rPr>
        <w:t xml:space="preserve">, informed by existing paper-based tools currently used by clinicians in the treatment of mild to moderate </w:t>
      </w:r>
      <w:r>
        <w:rPr>
          <w:rFonts w:eastAsia="Times New Roman" w:cs="Times New Roman"/>
          <w:lang w:eastAsia="en-GB"/>
        </w:rPr>
        <w:t xml:space="preserve">depression and </w:t>
      </w:r>
      <w:r w:rsidR="006E3BEB">
        <w:rPr>
          <w:rFonts w:eastAsia="Times New Roman" w:cs="Times New Roman"/>
          <w:lang w:eastAsia="en-GB"/>
        </w:rPr>
        <w:t>anxiety disorders</w:t>
      </w:r>
      <w:r w:rsidRPr="4C8E95FF">
        <w:rPr>
          <w:rFonts w:eastAsia="Times New Roman" w:cs="Times New Roman"/>
          <w:lang w:eastAsia="en-GB"/>
        </w:rPr>
        <w:t xml:space="preserve">. </w:t>
      </w:r>
      <w:r>
        <w:rPr>
          <w:rFonts w:eastAsia="Times New Roman" w:cs="Times New Roman"/>
          <w:lang w:eastAsia="en-GB"/>
        </w:rPr>
        <w:t xml:space="preserve">The research question this study aims to answer is: are digital tools </w:t>
      </w:r>
      <w:r w:rsidR="006D6682">
        <w:rPr>
          <w:rFonts w:eastAsia="Times New Roman" w:cs="Times New Roman"/>
          <w:lang w:eastAsia="en-GB"/>
        </w:rPr>
        <w:t xml:space="preserve">more </w:t>
      </w:r>
      <w:r>
        <w:rPr>
          <w:rFonts w:eastAsia="Times New Roman" w:cs="Times New Roman"/>
          <w:lang w:eastAsia="en-GB"/>
        </w:rPr>
        <w:t>efficacious</w:t>
      </w:r>
      <w:r w:rsidRPr="4C8E95FF">
        <w:rPr>
          <w:rFonts w:eastAsia="Times New Roman" w:cs="Times New Roman"/>
          <w:lang w:eastAsia="en-GB"/>
        </w:rPr>
        <w:t xml:space="preserve"> in reducing </w:t>
      </w:r>
      <w:r w:rsidR="006C2C4E">
        <w:rPr>
          <w:rFonts w:eastAsia="Times New Roman" w:cs="Times New Roman"/>
          <w:lang w:eastAsia="en-GB"/>
        </w:rPr>
        <w:t xml:space="preserve">the severity of </w:t>
      </w:r>
      <w:r>
        <w:rPr>
          <w:rFonts w:eastAsia="Times New Roman" w:cs="Times New Roman"/>
          <w:lang w:eastAsia="en-GB"/>
        </w:rPr>
        <w:t xml:space="preserve">patients’ depression and </w:t>
      </w:r>
      <w:r w:rsidR="006E3BEB">
        <w:rPr>
          <w:rFonts w:eastAsia="Times New Roman" w:cs="Times New Roman"/>
          <w:lang w:eastAsia="en-GB"/>
        </w:rPr>
        <w:t>anxiety</w:t>
      </w:r>
      <w:r>
        <w:rPr>
          <w:rFonts w:eastAsia="Times New Roman" w:cs="Times New Roman"/>
          <w:lang w:eastAsia="en-GB"/>
        </w:rPr>
        <w:t xml:space="preserve"> symptoms</w:t>
      </w:r>
      <w:r w:rsidR="006D6682">
        <w:rPr>
          <w:rFonts w:eastAsia="Times New Roman" w:cs="Times New Roman"/>
          <w:lang w:eastAsia="en-GB"/>
        </w:rPr>
        <w:t xml:space="preserve"> than traditional paper-based tools</w:t>
      </w:r>
      <w:r>
        <w:rPr>
          <w:rFonts w:eastAsia="Times New Roman" w:cs="Times New Roman"/>
          <w:lang w:eastAsia="en-GB"/>
        </w:rPr>
        <w:t>? We aim to answer this question</w:t>
      </w:r>
      <w:r w:rsidRPr="4C8E95FF">
        <w:rPr>
          <w:rFonts w:eastAsia="Times New Roman" w:cs="Times New Roman"/>
          <w:lang w:eastAsia="en-GB"/>
        </w:rPr>
        <w:t xml:space="preserve"> by comparing the use of human delivered therapy</w:t>
      </w:r>
      <w:r>
        <w:rPr>
          <w:rFonts w:eastAsia="Times New Roman" w:cs="Times New Roman"/>
          <w:lang w:eastAsia="en-GB"/>
        </w:rPr>
        <w:t>, delivered by text via the internet and</w:t>
      </w:r>
      <w:r w:rsidRPr="4C8E95FF">
        <w:rPr>
          <w:rFonts w:eastAsia="Times New Roman" w:cs="Times New Roman"/>
          <w:lang w:eastAsia="en-GB"/>
        </w:rPr>
        <w:t xml:space="preserve"> enhanced by digital tools, to human deliver</w:t>
      </w:r>
      <w:r>
        <w:rPr>
          <w:rFonts w:eastAsia="Times New Roman" w:cs="Times New Roman"/>
          <w:lang w:eastAsia="en-GB"/>
        </w:rPr>
        <w:t>ed</w:t>
      </w:r>
      <w:r w:rsidRPr="4C8E95FF">
        <w:rPr>
          <w:rFonts w:eastAsia="Times New Roman" w:cs="Times New Roman"/>
          <w:lang w:eastAsia="en-GB"/>
        </w:rPr>
        <w:t xml:space="preserve"> therapy without digital enhancement.</w:t>
      </w:r>
    </w:p>
    <w:p w14:paraId="2DE35DDE" w14:textId="0694D1D6" w:rsidR="007A2366" w:rsidRDefault="007A2366" w:rsidP="003D7FE3">
      <w:pPr>
        <w:spacing w:after="0" w:line="360" w:lineRule="auto"/>
        <w:rPr>
          <w:rFonts w:eastAsia="Times New Roman" w:cs="Times New Roman"/>
          <w:szCs w:val="20"/>
          <w:lang w:eastAsia="en-GB"/>
        </w:rPr>
      </w:pPr>
    </w:p>
    <w:p w14:paraId="4A0C8E4D" w14:textId="77777777" w:rsidR="00592610" w:rsidRDefault="00592610" w:rsidP="003D7FE3">
      <w:pPr>
        <w:spacing w:after="0" w:line="360" w:lineRule="auto"/>
        <w:rPr>
          <w:rFonts w:eastAsia="Times New Roman" w:cs="Times New Roman"/>
          <w:lang w:eastAsia="en-GB"/>
        </w:rPr>
      </w:pPr>
      <w:r w:rsidRPr="4C8E95FF">
        <w:rPr>
          <w:rFonts w:eastAsia="Times New Roman" w:cs="Times New Roman"/>
          <w:lang w:eastAsia="en-GB"/>
        </w:rPr>
        <w:t>The secondary objective of this research is to evaluate patient acceptability of digital therapeutic tools, when used compl</w:t>
      </w:r>
      <w:r>
        <w:rPr>
          <w:rFonts w:eastAsia="Times New Roman" w:cs="Times New Roman"/>
          <w:lang w:eastAsia="en-GB"/>
        </w:rPr>
        <w:t>e</w:t>
      </w:r>
      <w:r w:rsidRPr="4C8E95FF">
        <w:rPr>
          <w:rFonts w:eastAsia="Times New Roman" w:cs="Times New Roman"/>
          <w:lang w:eastAsia="en-GB"/>
        </w:rPr>
        <w:t xml:space="preserve">mentary to human delivered therapy. Current acceptability of self-help digital tools for the treatment of mental health disorders is poor, and patient engagement with such self-guided therapy protocols is low. We </w:t>
      </w:r>
      <w:r>
        <w:rPr>
          <w:rFonts w:eastAsia="Times New Roman" w:cs="Times New Roman"/>
          <w:lang w:eastAsia="en-GB"/>
        </w:rPr>
        <w:t xml:space="preserve">aim to test the </w:t>
      </w:r>
      <w:r w:rsidRPr="4C8E95FF">
        <w:rPr>
          <w:rFonts w:eastAsia="Times New Roman" w:cs="Times New Roman"/>
          <w:lang w:eastAsia="en-GB"/>
        </w:rPr>
        <w:t>hypothesi</w:t>
      </w:r>
      <w:r>
        <w:rPr>
          <w:rFonts w:eastAsia="Times New Roman" w:cs="Times New Roman"/>
          <w:lang w:eastAsia="en-GB"/>
        </w:rPr>
        <w:t>s</w:t>
      </w:r>
      <w:r w:rsidRPr="4C8E95FF">
        <w:rPr>
          <w:rFonts w:eastAsia="Times New Roman" w:cs="Times New Roman"/>
          <w:lang w:eastAsia="en-GB"/>
        </w:rPr>
        <w:t xml:space="preserve"> that user-centred and user-informed design, paired with knowledge from expert clinicians, and rigorous scientific evaluation under clinical trial conditions, will lead to evidence-based digital therapeutic tools that are more engaging than currently existing ones. </w:t>
      </w:r>
    </w:p>
    <w:p w14:paraId="0230225D" w14:textId="77777777" w:rsidR="00217448" w:rsidRDefault="00217448" w:rsidP="00217448">
      <w:pPr>
        <w:pStyle w:val="Heading1"/>
        <w:rPr>
          <w:lang w:val="en-US"/>
        </w:rPr>
      </w:pPr>
      <w:bookmarkStart w:id="5" w:name="_Toc38620848"/>
      <w:r>
        <w:rPr>
          <w:lang w:val="en-US"/>
        </w:rPr>
        <w:lastRenderedPageBreak/>
        <w:t>Study design</w:t>
      </w:r>
      <w:bookmarkEnd w:id="5"/>
    </w:p>
    <w:p w14:paraId="5BC265BF" w14:textId="4E15FDE8" w:rsidR="00F76C70" w:rsidRDefault="00217448" w:rsidP="00217448">
      <w:pPr>
        <w:spacing w:line="360" w:lineRule="auto"/>
        <w:rPr>
          <w:szCs w:val="20"/>
          <w:lang w:val="en-US"/>
        </w:rPr>
      </w:pPr>
      <w:r>
        <w:rPr>
          <w:szCs w:val="20"/>
          <w:lang w:val="en-US"/>
        </w:rPr>
        <w:t>Patients entering into the</w:t>
      </w:r>
      <w:r w:rsidR="00D93446">
        <w:rPr>
          <w:szCs w:val="20"/>
          <w:lang w:val="en-US"/>
        </w:rPr>
        <w:t xml:space="preserve"> Ieso</w:t>
      </w:r>
      <w:r>
        <w:rPr>
          <w:szCs w:val="20"/>
          <w:lang w:val="en-US"/>
        </w:rPr>
        <w:t xml:space="preserve"> IECBT service in the normal course of treatment</w:t>
      </w:r>
      <w:r w:rsidR="00004B7C">
        <w:rPr>
          <w:szCs w:val="20"/>
          <w:lang w:val="en-US"/>
        </w:rPr>
        <w:t xml:space="preserve">, who receive </w:t>
      </w:r>
      <w:r w:rsidR="00BE067F">
        <w:rPr>
          <w:szCs w:val="20"/>
          <w:lang w:val="en-US"/>
        </w:rPr>
        <w:t xml:space="preserve">a diagnosis of </w:t>
      </w:r>
      <w:r w:rsidR="006C2C4E">
        <w:rPr>
          <w:szCs w:val="20"/>
          <w:lang w:val="en-US"/>
        </w:rPr>
        <w:t>d</w:t>
      </w:r>
      <w:r w:rsidR="006B291A">
        <w:rPr>
          <w:szCs w:val="20"/>
          <w:lang w:val="en-US"/>
        </w:rPr>
        <w:t xml:space="preserve">epression or </w:t>
      </w:r>
      <w:r w:rsidR="006C2C4E">
        <w:rPr>
          <w:szCs w:val="20"/>
          <w:lang w:val="en-US"/>
        </w:rPr>
        <w:t>an anxiety disorder</w:t>
      </w:r>
      <w:r w:rsidR="003C6741">
        <w:rPr>
          <w:szCs w:val="20"/>
          <w:lang w:val="en-US"/>
        </w:rPr>
        <w:t>,</w:t>
      </w:r>
      <w:r w:rsidR="00004B7C">
        <w:rPr>
          <w:szCs w:val="20"/>
          <w:lang w:val="en-US"/>
        </w:rPr>
        <w:t xml:space="preserve"> and fulfill eligibility criteria</w:t>
      </w:r>
      <w:r>
        <w:rPr>
          <w:szCs w:val="20"/>
          <w:lang w:val="en-US"/>
        </w:rPr>
        <w:t xml:space="preserve"> will be invited to participate in the research study, after being given time (at least 48h) to read the Information Sheets and ask any questions they wish of the research team. The same high quality of clinical care will be provided whether or not a given individual consents to participate in the study. Consenting patients will be </w:t>
      </w:r>
      <w:r w:rsidR="00405C68">
        <w:rPr>
          <w:szCs w:val="20"/>
          <w:lang w:val="en-US"/>
        </w:rPr>
        <w:t>randomized to one of two</w:t>
      </w:r>
      <w:r w:rsidR="005462D5">
        <w:rPr>
          <w:szCs w:val="20"/>
          <w:lang w:val="en-US"/>
        </w:rPr>
        <w:t xml:space="preserve"> groups</w:t>
      </w:r>
      <w:r w:rsidR="00A772FE">
        <w:rPr>
          <w:szCs w:val="20"/>
          <w:lang w:val="en-US"/>
        </w:rPr>
        <w:t xml:space="preserve"> (Figure 1)</w:t>
      </w:r>
      <w:r w:rsidR="005462D5">
        <w:rPr>
          <w:szCs w:val="20"/>
          <w:lang w:val="en-US"/>
        </w:rPr>
        <w:t>:</w:t>
      </w:r>
    </w:p>
    <w:p w14:paraId="08BDAF4A" w14:textId="20BDAD74" w:rsidR="00217448" w:rsidRPr="00347B54" w:rsidRDefault="4C8E95FF" w:rsidP="4C8E95FF">
      <w:pPr>
        <w:pStyle w:val="ListParagraph"/>
        <w:numPr>
          <w:ilvl w:val="0"/>
          <w:numId w:val="5"/>
        </w:numPr>
        <w:spacing w:after="0" w:line="360" w:lineRule="auto"/>
        <w:rPr>
          <w:rFonts w:eastAsia="Times New Roman" w:cs="Arial"/>
          <w:lang w:eastAsia="en-GB"/>
        </w:rPr>
      </w:pPr>
      <w:r w:rsidRPr="4C8E95FF">
        <w:rPr>
          <w:lang w:val="en-US"/>
        </w:rPr>
        <w:t xml:space="preserve">Digitally enhanced therapy. </w:t>
      </w:r>
      <w:r w:rsidR="00C1219A">
        <w:rPr>
          <w:lang w:val="en-US"/>
        </w:rPr>
        <w:t>Patients allocated to this group will receive a course of human-delivered IECBT for mild to moderate</w:t>
      </w:r>
      <w:r w:rsidR="003C678B">
        <w:rPr>
          <w:lang w:val="en-US"/>
        </w:rPr>
        <w:t xml:space="preserve"> </w:t>
      </w:r>
      <w:r w:rsidR="006C2C4E">
        <w:rPr>
          <w:lang w:val="en-US"/>
        </w:rPr>
        <w:t>d</w:t>
      </w:r>
      <w:r w:rsidR="003C678B">
        <w:rPr>
          <w:lang w:val="en-US"/>
        </w:rPr>
        <w:t>epression or</w:t>
      </w:r>
      <w:r w:rsidR="00C1219A">
        <w:rPr>
          <w:lang w:val="en-US"/>
        </w:rPr>
        <w:t xml:space="preserve"> </w:t>
      </w:r>
      <w:r w:rsidR="006C2C4E">
        <w:rPr>
          <w:lang w:val="en-US"/>
        </w:rPr>
        <w:t>an anxiety disorder</w:t>
      </w:r>
      <w:r w:rsidR="00C1219A">
        <w:rPr>
          <w:lang w:val="en-US"/>
        </w:rPr>
        <w:t xml:space="preserve">, enhanced by one of </w:t>
      </w:r>
      <w:r w:rsidR="00D468B6">
        <w:rPr>
          <w:lang w:val="en-US"/>
        </w:rPr>
        <w:t>six</w:t>
      </w:r>
      <w:r w:rsidR="00C1219A">
        <w:rPr>
          <w:lang w:val="en-US"/>
        </w:rPr>
        <w:t xml:space="preserve"> possible digital therapeutic tools, delivered under supervision of a clinician</w:t>
      </w:r>
      <w:r w:rsidR="00400115">
        <w:rPr>
          <w:lang w:val="en-US"/>
        </w:rPr>
        <w:t xml:space="preserve"> and</w:t>
      </w:r>
      <w:r w:rsidR="00C1219A">
        <w:rPr>
          <w:lang w:val="en-US"/>
        </w:rPr>
        <w:t xml:space="preserve"> </w:t>
      </w:r>
      <w:r w:rsidR="00400115">
        <w:rPr>
          <w:lang w:val="en-US"/>
        </w:rPr>
        <w:t xml:space="preserve">used </w:t>
      </w:r>
      <w:r w:rsidR="00C1219A">
        <w:t>by the patient alone during the period in between therapy sessions</w:t>
      </w:r>
      <w:r>
        <w:t>.</w:t>
      </w:r>
    </w:p>
    <w:p w14:paraId="6FFA721A" w14:textId="4BAA11E3" w:rsidR="00217448" w:rsidRPr="00F357B9" w:rsidRDefault="4C8E95FF" w:rsidP="4C8E95FF">
      <w:pPr>
        <w:pStyle w:val="ListParagraph"/>
        <w:numPr>
          <w:ilvl w:val="0"/>
          <w:numId w:val="5"/>
        </w:numPr>
        <w:spacing w:after="0" w:line="360" w:lineRule="auto"/>
        <w:rPr>
          <w:rFonts w:eastAsia="Times New Roman" w:cs="Arial"/>
          <w:lang w:eastAsia="en-GB"/>
        </w:rPr>
      </w:pPr>
      <w:r w:rsidRPr="4C8E95FF">
        <w:rPr>
          <w:rFonts w:eastAsia="Times New Roman" w:cs="Arial"/>
          <w:lang w:eastAsia="en-GB"/>
        </w:rPr>
        <w:t xml:space="preserve">Standard therapy. Patients allocated to this group will receive a standard course of human-delivered </w:t>
      </w:r>
      <w:r w:rsidR="003A5BD7">
        <w:rPr>
          <w:rFonts w:eastAsia="Times New Roman" w:cs="Arial"/>
          <w:lang w:eastAsia="en-GB"/>
        </w:rPr>
        <w:t>IE</w:t>
      </w:r>
      <w:r w:rsidRPr="4C8E95FF">
        <w:rPr>
          <w:rFonts w:eastAsia="Times New Roman" w:cs="Arial"/>
          <w:lang w:eastAsia="en-GB"/>
        </w:rPr>
        <w:t xml:space="preserve">CBT for mild to moderate </w:t>
      </w:r>
      <w:r w:rsidR="006C2C4E">
        <w:rPr>
          <w:rFonts w:eastAsia="Times New Roman" w:cs="Arial"/>
          <w:lang w:eastAsia="en-GB"/>
        </w:rPr>
        <w:t>d</w:t>
      </w:r>
      <w:r w:rsidR="003C678B">
        <w:rPr>
          <w:rFonts w:eastAsia="Times New Roman" w:cs="Arial"/>
          <w:lang w:eastAsia="en-GB"/>
        </w:rPr>
        <w:t xml:space="preserve">epression or </w:t>
      </w:r>
      <w:r w:rsidR="006C2C4E">
        <w:rPr>
          <w:rFonts w:eastAsia="Times New Roman" w:cs="Arial"/>
          <w:lang w:eastAsia="en-GB"/>
        </w:rPr>
        <w:t>an anxiety disorder</w:t>
      </w:r>
      <w:r w:rsidRPr="4C8E95FF">
        <w:rPr>
          <w:rFonts w:eastAsia="Times New Roman" w:cs="Arial"/>
          <w:lang w:eastAsia="en-GB"/>
        </w:rPr>
        <w:t xml:space="preserve">, </w:t>
      </w:r>
      <w:r w:rsidR="007957D3">
        <w:rPr>
          <w:rFonts w:eastAsia="Times New Roman" w:cs="Arial"/>
          <w:lang w:eastAsia="en-GB"/>
        </w:rPr>
        <w:t xml:space="preserve">using paper-based tools but </w:t>
      </w:r>
      <w:r w:rsidRPr="4C8E95FF">
        <w:rPr>
          <w:rFonts w:eastAsia="Times New Roman" w:cs="Arial"/>
          <w:lang w:eastAsia="en-GB"/>
        </w:rPr>
        <w:t xml:space="preserve">without the support of digital tools. </w:t>
      </w:r>
    </w:p>
    <w:p w14:paraId="50608C98" w14:textId="77777777" w:rsidR="00217448" w:rsidRDefault="00217448" w:rsidP="00217448">
      <w:pPr>
        <w:spacing w:after="0" w:line="360" w:lineRule="auto"/>
        <w:rPr>
          <w:rFonts w:eastAsia="Times New Roman" w:cs="Arial"/>
          <w:bCs/>
          <w:szCs w:val="20"/>
          <w:lang w:eastAsia="en-GB"/>
        </w:rPr>
      </w:pPr>
    </w:p>
    <w:p w14:paraId="22FE8899" w14:textId="3BBAFBC4" w:rsidR="00217448" w:rsidRDefault="00217448" w:rsidP="00217448">
      <w:pPr>
        <w:spacing w:after="0" w:line="360" w:lineRule="auto"/>
        <w:rPr>
          <w:rFonts w:eastAsia="Times New Roman" w:cs="Arial"/>
          <w:bCs/>
          <w:szCs w:val="20"/>
          <w:lang w:eastAsia="en-GB"/>
        </w:rPr>
      </w:pPr>
      <w:r w:rsidRPr="00C62504">
        <w:rPr>
          <w:rFonts w:eastAsia="Times New Roman" w:cs="Arial"/>
          <w:bCs/>
          <w:szCs w:val="20"/>
          <w:lang w:eastAsia="en-GB"/>
        </w:rPr>
        <w:t>Patients</w:t>
      </w:r>
      <w:r>
        <w:rPr>
          <w:rFonts w:eastAsia="Times New Roman" w:cs="Arial"/>
          <w:bCs/>
          <w:szCs w:val="20"/>
          <w:lang w:eastAsia="en-GB"/>
        </w:rPr>
        <w:t>’</w:t>
      </w:r>
      <w:r w:rsidRPr="00C62504">
        <w:rPr>
          <w:rFonts w:eastAsia="Times New Roman" w:cs="Arial"/>
          <w:bCs/>
          <w:szCs w:val="20"/>
          <w:lang w:eastAsia="en-GB"/>
        </w:rPr>
        <w:t xml:space="preserve"> clinical outcomes and response to therapy will be monitored. Therefore, patients will be involved in the study for the duration of a course of therapy, which is typically between </w:t>
      </w:r>
      <w:r w:rsidR="004E4394">
        <w:rPr>
          <w:rFonts w:eastAsia="Times New Roman" w:cs="Arial"/>
          <w:bCs/>
          <w:szCs w:val="20"/>
          <w:lang w:eastAsia="en-GB"/>
        </w:rPr>
        <w:t>8</w:t>
      </w:r>
      <w:r w:rsidR="004E4394" w:rsidRPr="00C62504">
        <w:rPr>
          <w:rFonts w:eastAsia="Times New Roman" w:cs="Arial"/>
          <w:bCs/>
          <w:szCs w:val="20"/>
          <w:lang w:eastAsia="en-GB"/>
        </w:rPr>
        <w:t xml:space="preserve"> </w:t>
      </w:r>
      <w:r w:rsidRPr="00C62504">
        <w:rPr>
          <w:rFonts w:eastAsia="Times New Roman" w:cs="Arial"/>
          <w:bCs/>
          <w:szCs w:val="20"/>
          <w:lang w:eastAsia="en-GB"/>
        </w:rPr>
        <w:t xml:space="preserve">and </w:t>
      </w:r>
      <w:r w:rsidR="004E4394">
        <w:rPr>
          <w:rFonts w:eastAsia="Times New Roman" w:cs="Arial"/>
          <w:bCs/>
          <w:szCs w:val="20"/>
          <w:lang w:eastAsia="en-GB"/>
        </w:rPr>
        <w:t>12</w:t>
      </w:r>
      <w:r w:rsidR="004E4394" w:rsidRPr="00C62504">
        <w:rPr>
          <w:rFonts w:eastAsia="Times New Roman" w:cs="Arial"/>
          <w:bCs/>
          <w:szCs w:val="20"/>
          <w:lang w:eastAsia="en-GB"/>
        </w:rPr>
        <w:t xml:space="preserve"> </w:t>
      </w:r>
      <w:r w:rsidRPr="00C62504">
        <w:rPr>
          <w:rFonts w:eastAsia="Times New Roman" w:cs="Arial"/>
          <w:bCs/>
          <w:szCs w:val="20"/>
          <w:lang w:eastAsia="en-GB"/>
        </w:rPr>
        <w:t>weeks.</w:t>
      </w:r>
    </w:p>
    <w:p w14:paraId="133D38A8" w14:textId="2EB34B3E" w:rsidR="0063175F" w:rsidRDefault="0063175F" w:rsidP="00217448">
      <w:pPr>
        <w:spacing w:after="0" w:line="360" w:lineRule="auto"/>
        <w:rPr>
          <w:rFonts w:eastAsia="Times New Roman" w:cs="Arial"/>
          <w:bCs/>
          <w:szCs w:val="20"/>
          <w:lang w:eastAsia="en-GB"/>
        </w:rPr>
      </w:pPr>
    </w:p>
    <w:p w14:paraId="19CB2635" w14:textId="03C096C4" w:rsidR="00217448" w:rsidRDefault="00663AE8" w:rsidP="00217448">
      <w:pPr>
        <w:spacing w:after="0" w:line="360" w:lineRule="auto"/>
        <w:rPr>
          <w:rFonts w:eastAsia="Times New Roman" w:cs="Arial"/>
          <w:bCs/>
          <w:szCs w:val="20"/>
          <w:lang w:eastAsia="en-GB"/>
        </w:rPr>
      </w:pPr>
      <w:r>
        <w:rPr>
          <w:noProof/>
        </w:rPr>
        <w:lastRenderedPageBreak/>
        <w:drawing>
          <wp:inline distT="0" distB="0" distL="0" distR="0" wp14:anchorId="0E648751" wp14:editId="028917E8">
            <wp:extent cx="5731510" cy="5156201"/>
            <wp:effectExtent l="0" t="0" r="2540" b="6350"/>
            <wp:docPr id="130300710" name="Picture 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31510" cy="5156201"/>
                    </a:xfrm>
                    <a:prstGeom prst="rect">
                      <a:avLst/>
                    </a:prstGeom>
                  </pic:spPr>
                </pic:pic>
              </a:graphicData>
            </a:graphic>
          </wp:inline>
        </w:drawing>
      </w:r>
    </w:p>
    <w:p w14:paraId="3AA228A1" w14:textId="16B4BF21" w:rsidR="00B02376" w:rsidRDefault="00B02376" w:rsidP="00217448">
      <w:pPr>
        <w:spacing w:after="0" w:line="360" w:lineRule="auto"/>
        <w:rPr>
          <w:rFonts w:eastAsia="Times New Roman" w:cs="Arial"/>
          <w:bCs/>
          <w:szCs w:val="20"/>
          <w:lang w:eastAsia="en-GB"/>
        </w:rPr>
      </w:pPr>
    </w:p>
    <w:p w14:paraId="218583D1" w14:textId="4704C149" w:rsidR="00217448" w:rsidRDefault="4C8E95FF" w:rsidP="4C8E95FF">
      <w:pPr>
        <w:spacing w:after="0" w:line="360" w:lineRule="auto"/>
        <w:rPr>
          <w:rFonts w:eastAsia="Times New Roman" w:cs="Arial"/>
          <w:lang w:eastAsia="en-GB"/>
        </w:rPr>
      </w:pPr>
      <w:r w:rsidRPr="4C8E95FF">
        <w:rPr>
          <w:rFonts w:eastAsia="Times New Roman" w:cs="Arial"/>
          <w:b/>
          <w:bCs/>
          <w:lang w:eastAsia="en-GB"/>
        </w:rPr>
        <w:t>Figure 1. Summary of flow for participant involvement in the study.</w:t>
      </w:r>
      <w:r w:rsidRPr="4C8E95FF">
        <w:rPr>
          <w:rFonts w:eastAsia="Times New Roman" w:cs="Arial"/>
          <w:lang w:eastAsia="en-GB"/>
        </w:rPr>
        <w:t xml:space="preserve"> </w:t>
      </w:r>
    </w:p>
    <w:p w14:paraId="1C77F8BF" w14:textId="418E6817" w:rsidR="00A772FE" w:rsidRDefault="00A772FE" w:rsidP="00217448">
      <w:pPr>
        <w:spacing w:after="0" w:line="360" w:lineRule="auto"/>
        <w:rPr>
          <w:rFonts w:eastAsia="Times New Roman" w:cs="Arial"/>
          <w:bCs/>
          <w:szCs w:val="20"/>
          <w:lang w:eastAsia="en-GB"/>
        </w:rPr>
      </w:pPr>
    </w:p>
    <w:p w14:paraId="4BCC6B31" w14:textId="77777777" w:rsidR="00217448" w:rsidRPr="004C72BD" w:rsidRDefault="00217448" w:rsidP="00217448">
      <w:pPr>
        <w:spacing w:after="0" w:line="360" w:lineRule="auto"/>
        <w:rPr>
          <w:rFonts w:eastAsia="Times New Roman" w:cs="Arial"/>
          <w:bCs/>
          <w:szCs w:val="20"/>
          <w:lang w:eastAsia="en-GB"/>
        </w:rPr>
      </w:pPr>
    </w:p>
    <w:p w14:paraId="7F11555F" w14:textId="0ED8C4FE" w:rsidR="00626A0B" w:rsidRDefault="0038368D" w:rsidP="00217448">
      <w:pPr>
        <w:pStyle w:val="Heading2"/>
        <w:rPr>
          <w:rFonts w:eastAsia="Times New Roman"/>
          <w:lang w:eastAsia="en-GB"/>
        </w:rPr>
      </w:pPr>
      <w:bookmarkStart w:id="6" w:name="_Toc38620849"/>
      <w:r>
        <w:rPr>
          <w:rFonts w:eastAsia="Times New Roman"/>
          <w:lang w:eastAsia="en-GB"/>
        </w:rPr>
        <w:t>Digital tools</w:t>
      </w:r>
      <w:bookmarkEnd w:id="6"/>
    </w:p>
    <w:p w14:paraId="751E73A4" w14:textId="77777777" w:rsidR="000905FC" w:rsidRPr="000905FC" w:rsidRDefault="000905FC" w:rsidP="000905FC">
      <w:pPr>
        <w:rPr>
          <w:lang w:eastAsia="en-GB"/>
        </w:rPr>
      </w:pPr>
    </w:p>
    <w:p w14:paraId="02B46A99" w14:textId="3FB6E803" w:rsidR="006D27C4" w:rsidRPr="001C5745" w:rsidRDefault="00CF2192" w:rsidP="72D2B8B2">
      <w:pPr>
        <w:spacing w:before="120" w:after="120" w:line="360" w:lineRule="auto"/>
        <w:rPr>
          <w:b/>
          <w:bCs/>
          <w:lang w:eastAsia="en-GB"/>
        </w:rPr>
      </w:pPr>
      <w:r w:rsidRPr="001C5745">
        <w:rPr>
          <w:b/>
          <w:bCs/>
          <w:lang w:eastAsia="en-GB"/>
        </w:rPr>
        <w:t>Digital Tool 1: Vicious cycle</w:t>
      </w:r>
    </w:p>
    <w:p w14:paraId="66EF80C5" w14:textId="27B3F37D" w:rsidR="00CF2192" w:rsidRPr="001C5745" w:rsidRDefault="006D1A44" w:rsidP="72D2B8B2">
      <w:pPr>
        <w:spacing w:before="120" w:after="120" w:line="360" w:lineRule="auto"/>
        <w:rPr>
          <w:lang w:eastAsia="en-GB"/>
        </w:rPr>
      </w:pPr>
      <w:r w:rsidRPr="001C5745">
        <w:rPr>
          <w:lang w:eastAsia="en-GB"/>
        </w:rPr>
        <w:t>A conversation</w:t>
      </w:r>
      <w:r w:rsidR="00E247F9" w:rsidRPr="001C5745">
        <w:rPr>
          <w:lang w:eastAsia="en-GB"/>
        </w:rPr>
        <w:t>al</w:t>
      </w:r>
      <w:r w:rsidRPr="001C5745">
        <w:rPr>
          <w:lang w:eastAsia="en-GB"/>
        </w:rPr>
        <w:t xml:space="preserve"> agent</w:t>
      </w:r>
      <w:r w:rsidR="001A6425" w:rsidRPr="001C5745">
        <w:rPr>
          <w:lang w:eastAsia="en-GB"/>
        </w:rPr>
        <w:t xml:space="preserve"> </w:t>
      </w:r>
      <w:r w:rsidR="00ED3403" w:rsidRPr="001C5745">
        <w:rPr>
          <w:lang w:eastAsia="en-GB"/>
        </w:rPr>
        <w:t>(i.e. chatbot) t</w:t>
      </w:r>
      <w:r w:rsidRPr="001C5745">
        <w:rPr>
          <w:lang w:eastAsia="en-GB"/>
        </w:rPr>
        <w:t xml:space="preserve">hat will ask patients </w:t>
      </w:r>
      <w:r w:rsidR="00A06C83" w:rsidRPr="001C5745">
        <w:rPr>
          <w:lang w:eastAsia="en-GB"/>
        </w:rPr>
        <w:t xml:space="preserve">to provide examples of their thoughts, feelings, behaviours and sensations related to their problem. </w:t>
      </w:r>
      <w:r w:rsidR="15582924" w:rsidRPr="001C5745">
        <w:rPr>
          <w:lang w:eastAsia="en-GB"/>
        </w:rPr>
        <w:t xml:space="preserve">Using the patient’s responses, </w:t>
      </w:r>
      <w:r w:rsidR="3890FFED" w:rsidRPr="001C5745">
        <w:rPr>
          <w:lang w:eastAsia="en-GB"/>
        </w:rPr>
        <w:t>the</w:t>
      </w:r>
      <w:r w:rsidR="003C78CA" w:rsidRPr="001C5745">
        <w:rPr>
          <w:lang w:eastAsia="en-GB"/>
        </w:rPr>
        <w:t xml:space="preserve"> tool will display a four-areas formulation (i.e. a diagram showing how these four areas influence each other) </w:t>
      </w:r>
      <w:r w:rsidR="00516B0E" w:rsidRPr="001C5745">
        <w:rPr>
          <w:lang w:eastAsia="en-GB"/>
        </w:rPr>
        <w:t xml:space="preserve">and </w:t>
      </w:r>
      <w:r w:rsidR="001A6425" w:rsidRPr="001C5745">
        <w:rPr>
          <w:lang w:eastAsia="en-GB"/>
        </w:rPr>
        <w:t xml:space="preserve">will </w:t>
      </w:r>
      <w:r w:rsidR="00516B0E" w:rsidRPr="001C5745">
        <w:rPr>
          <w:lang w:eastAsia="en-GB"/>
        </w:rPr>
        <w:t>provide psychoeducation</w:t>
      </w:r>
      <w:r w:rsidR="001A6425" w:rsidRPr="001C5745">
        <w:rPr>
          <w:lang w:eastAsia="en-GB"/>
        </w:rPr>
        <w:t xml:space="preserve"> </w:t>
      </w:r>
      <w:r w:rsidR="00516B0E" w:rsidRPr="001C5745">
        <w:rPr>
          <w:lang w:eastAsia="en-GB"/>
        </w:rPr>
        <w:t>to</w:t>
      </w:r>
      <w:r w:rsidR="001A6425" w:rsidRPr="001C5745">
        <w:rPr>
          <w:lang w:eastAsia="en-GB"/>
        </w:rPr>
        <w:t xml:space="preserve"> the</w:t>
      </w:r>
      <w:r w:rsidR="003C78CA" w:rsidRPr="001C5745">
        <w:rPr>
          <w:lang w:eastAsia="en-GB"/>
        </w:rPr>
        <w:t xml:space="preserve"> patient </w:t>
      </w:r>
      <w:r w:rsidR="00E67BAD" w:rsidRPr="001C5745">
        <w:rPr>
          <w:lang w:eastAsia="en-GB"/>
        </w:rPr>
        <w:t xml:space="preserve">as to </w:t>
      </w:r>
      <w:r w:rsidR="003C78CA" w:rsidRPr="001C5745">
        <w:rPr>
          <w:lang w:eastAsia="en-GB"/>
        </w:rPr>
        <w:t xml:space="preserve">how </w:t>
      </w:r>
      <w:r w:rsidR="00E67BAD" w:rsidRPr="001C5745">
        <w:rPr>
          <w:lang w:eastAsia="en-GB"/>
        </w:rPr>
        <w:t>their thoughts, feelings, behav</w:t>
      </w:r>
      <w:r w:rsidR="00803444" w:rsidRPr="001C5745">
        <w:rPr>
          <w:lang w:eastAsia="en-GB"/>
        </w:rPr>
        <w:t>i</w:t>
      </w:r>
      <w:r w:rsidR="00E67BAD" w:rsidRPr="001C5745">
        <w:rPr>
          <w:lang w:eastAsia="en-GB"/>
        </w:rPr>
        <w:t>ours and sensa</w:t>
      </w:r>
      <w:r w:rsidR="00803444" w:rsidRPr="001C5745">
        <w:rPr>
          <w:lang w:eastAsia="en-GB"/>
        </w:rPr>
        <w:t>t</w:t>
      </w:r>
      <w:r w:rsidR="00E67BAD" w:rsidRPr="001C5745">
        <w:rPr>
          <w:lang w:eastAsia="en-GB"/>
        </w:rPr>
        <w:t>ions</w:t>
      </w:r>
      <w:r w:rsidR="00302221" w:rsidRPr="001C5745">
        <w:rPr>
          <w:lang w:eastAsia="en-GB"/>
        </w:rPr>
        <w:t xml:space="preserve"> help to maintain the</w:t>
      </w:r>
      <w:r w:rsidR="00803444" w:rsidRPr="001C5745">
        <w:rPr>
          <w:lang w:eastAsia="en-GB"/>
        </w:rPr>
        <w:t xml:space="preserve">ir problem </w:t>
      </w:r>
      <w:r w:rsidR="00302221" w:rsidRPr="001C5745">
        <w:rPr>
          <w:lang w:eastAsia="en-GB"/>
        </w:rPr>
        <w:t>in a vicious cycle of worry.</w:t>
      </w:r>
    </w:p>
    <w:p w14:paraId="3DDCA139" w14:textId="4C599CCB" w:rsidR="006D1A44" w:rsidRPr="005433AE" w:rsidRDefault="006D1A44" w:rsidP="008D7611">
      <w:pPr>
        <w:spacing w:before="120" w:after="120" w:line="360" w:lineRule="auto"/>
        <w:rPr>
          <w:highlight w:val="yellow"/>
          <w:lang w:eastAsia="en-GB"/>
        </w:rPr>
      </w:pPr>
    </w:p>
    <w:p w14:paraId="6675AFFB" w14:textId="4C599CCB" w:rsidR="004175D4" w:rsidRPr="00186B6D" w:rsidRDefault="004175D4" w:rsidP="004175D4">
      <w:pPr>
        <w:pStyle w:val="NormalWeb"/>
        <w:spacing w:before="120" w:beforeAutospacing="0" w:after="120" w:afterAutospacing="0" w:line="360" w:lineRule="auto"/>
        <w:rPr>
          <w:rFonts w:ascii="Verdana" w:hAnsi="Verdana"/>
          <w:b/>
          <w:bCs/>
          <w:sz w:val="18"/>
          <w:szCs w:val="18"/>
        </w:rPr>
      </w:pPr>
      <w:r w:rsidRPr="00186B6D">
        <w:rPr>
          <w:rFonts w:ascii="Verdana" w:hAnsi="Verdana"/>
          <w:b/>
          <w:bCs/>
          <w:sz w:val="20"/>
          <w:szCs w:val="20"/>
        </w:rPr>
        <w:lastRenderedPageBreak/>
        <w:t>Digital Tool 2: Worry classification</w:t>
      </w:r>
    </w:p>
    <w:p w14:paraId="4BED15DC" w14:textId="4C599CCB" w:rsidR="004175D4" w:rsidRPr="004175D4" w:rsidRDefault="004175D4" w:rsidP="004175D4">
      <w:pPr>
        <w:pStyle w:val="NormalWeb"/>
        <w:spacing w:before="120" w:beforeAutospacing="0" w:after="120" w:afterAutospacing="0" w:line="360" w:lineRule="auto"/>
        <w:rPr>
          <w:rFonts w:ascii="Verdana" w:eastAsia="Verdana" w:hAnsi="Verdana" w:cs="Verdana"/>
          <w:sz w:val="20"/>
          <w:szCs w:val="20"/>
        </w:rPr>
      </w:pPr>
      <w:r w:rsidRPr="1342BFC9">
        <w:rPr>
          <w:rFonts w:ascii="Verdana" w:eastAsia="Verdana" w:hAnsi="Verdana" w:cs="Verdana"/>
          <w:sz w:val="20"/>
          <w:szCs w:val="20"/>
        </w:rPr>
        <w:t>A conversational agent that will teach patients to</w:t>
      </w:r>
      <w:r w:rsidRPr="004175D4">
        <w:rPr>
          <w:rFonts w:ascii="Verdana" w:eastAsia="Verdana" w:hAnsi="Verdana" w:cs="Verdana"/>
          <w:sz w:val="20"/>
          <w:szCs w:val="20"/>
        </w:rPr>
        <w:t xml:space="preserve"> distinguish between worries that are “hypothetical” (i.e. a worry that has not actually happened/may never happen) or “practical” (i.e. the problem has happened, is real, and there is something we can do about it).  Worry classification helps the patient adopt more of a reflective observer position in relation to worry rather than simply being caught up in it.</w:t>
      </w:r>
    </w:p>
    <w:p w14:paraId="1B473450" w14:textId="4C599CCB" w:rsidR="004175D4" w:rsidRDefault="004175D4" w:rsidP="72D2B8B2">
      <w:pPr>
        <w:spacing w:before="120" w:after="120" w:line="360" w:lineRule="auto"/>
        <w:rPr>
          <w:b/>
          <w:bCs/>
          <w:lang w:eastAsia="en-GB"/>
        </w:rPr>
      </w:pPr>
    </w:p>
    <w:p w14:paraId="4ABBD4C7" w14:textId="4C599CCB" w:rsidR="004D4508" w:rsidRDefault="640D07A3" w:rsidP="72D2B8B2">
      <w:pPr>
        <w:spacing w:before="120" w:after="120" w:line="360" w:lineRule="auto"/>
        <w:rPr>
          <w:b/>
          <w:bCs/>
          <w:lang w:eastAsia="en-GB"/>
        </w:rPr>
      </w:pPr>
      <w:r w:rsidRPr="001C5745">
        <w:rPr>
          <w:b/>
          <w:bCs/>
          <w:lang w:eastAsia="en-GB"/>
        </w:rPr>
        <w:t xml:space="preserve">Digital Tool </w:t>
      </w:r>
      <w:r w:rsidR="004175D4">
        <w:rPr>
          <w:b/>
          <w:bCs/>
          <w:lang w:eastAsia="en-GB"/>
        </w:rPr>
        <w:t>3</w:t>
      </w:r>
      <w:r w:rsidRPr="001C5745">
        <w:rPr>
          <w:b/>
          <w:bCs/>
          <w:lang w:eastAsia="en-GB"/>
        </w:rPr>
        <w:t>: Worry Time</w:t>
      </w:r>
    </w:p>
    <w:p w14:paraId="06FBFBAA" w14:textId="4C599CCB" w:rsidR="2190A43F" w:rsidRPr="004B1AFF" w:rsidRDefault="2190A43F" w:rsidP="72D2B8B2">
      <w:pPr>
        <w:spacing w:before="120" w:after="120" w:line="360" w:lineRule="auto"/>
      </w:pPr>
      <w:r w:rsidRPr="004B1AFF">
        <w:t>A conversational agent that will teach patients how to contain their worry to designated periods. Patients will be helped to schedule worry time each day for one week</w:t>
      </w:r>
      <w:r w:rsidR="163ADF1D">
        <w:t xml:space="preserve"> </w:t>
      </w:r>
      <w:r w:rsidRPr="004B1AFF">
        <w:t>to a length of their choice, e.g. 10 minutes.  During this ‘worry period’ the patient is free to worry if they want. Postponing worries in this way helps undermine beliefs regarding the uncontrollability of worry.</w:t>
      </w:r>
    </w:p>
    <w:p w14:paraId="636277EE" w14:textId="4C599CCB" w:rsidR="004B1AFF" w:rsidRPr="005433AE" w:rsidRDefault="004B1AFF" w:rsidP="007F5D5F">
      <w:pPr>
        <w:pStyle w:val="NormalWeb"/>
        <w:spacing w:before="120" w:beforeAutospacing="0" w:after="120" w:afterAutospacing="0" w:line="360" w:lineRule="auto"/>
        <w:rPr>
          <w:rFonts w:ascii="Verdana" w:hAnsi="Verdana"/>
          <w:sz w:val="20"/>
          <w:szCs w:val="20"/>
          <w:highlight w:val="yellow"/>
        </w:rPr>
      </w:pPr>
    </w:p>
    <w:p w14:paraId="358EA5B6" w14:textId="4C599CCB" w:rsidR="008D7611" w:rsidRDefault="4DC26E00" w:rsidP="72D2B8B2">
      <w:pPr>
        <w:spacing w:before="120" w:after="120" w:line="360" w:lineRule="auto"/>
        <w:rPr>
          <w:b/>
          <w:bCs/>
          <w:lang w:eastAsia="en-GB"/>
        </w:rPr>
      </w:pPr>
      <w:r w:rsidRPr="004B1AFF">
        <w:rPr>
          <w:b/>
          <w:bCs/>
          <w:lang w:eastAsia="en-GB"/>
        </w:rPr>
        <w:t>Digital Tool 4: Worry diary</w:t>
      </w:r>
    </w:p>
    <w:p w14:paraId="70921B72" w14:textId="76338BDE" w:rsidR="008D7611" w:rsidRPr="004175D4" w:rsidRDefault="294213BE" w:rsidP="008D7611">
      <w:pPr>
        <w:spacing w:before="120" w:after="120" w:line="360" w:lineRule="auto"/>
        <w:rPr>
          <w:rFonts w:eastAsia="Verdana" w:cs="Verdana"/>
        </w:rPr>
      </w:pPr>
      <w:r w:rsidRPr="1342BFC9">
        <w:rPr>
          <w:rFonts w:eastAsia="Verdana" w:cs="Verdana"/>
        </w:rPr>
        <w:t xml:space="preserve">A digital tool that combines a conversational agent with an electronic diary to enable patients to record a selection of their worries over a period of at least a week. Patients will also record how anxious the worry makes them feel and what type of worry it is (after Digital Tool </w:t>
      </w:r>
      <w:r w:rsidR="00BE32D4" w:rsidRPr="1342BFC9">
        <w:rPr>
          <w:rFonts w:eastAsia="Verdana" w:cs="Verdana"/>
        </w:rPr>
        <w:t xml:space="preserve">2 </w:t>
      </w:r>
      <w:r w:rsidRPr="1342BFC9">
        <w:rPr>
          <w:rFonts w:eastAsia="Verdana" w:cs="Verdana"/>
        </w:rPr>
        <w:t>has been completed). The aim is to collect a representative sample of the worries. A ‘worry diary’ helps patients to observe their worries as a process rather than focusing on the content.</w:t>
      </w:r>
    </w:p>
    <w:p w14:paraId="4C889128" w14:textId="7A46EF83" w:rsidR="004B1AFF" w:rsidRPr="005433AE" w:rsidRDefault="004B1AFF" w:rsidP="008D7611">
      <w:pPr>
        <w:spacing w:before="120" w:after="120" w:line="360" w:lineRule="auto"/>
        <w:rPr>
          <w:highlight w:val="yellow"/>
        </w:rPr>
      </w:pPr>
    </w:p>
    <w:p w14:paraId="141C82C6" w14:textId="77777777" w:rsidR="004F1C71" w:rsidRPr="004B1AFF" w:rsidRDefault="00A55D72" w:rsidP="72D2B8B2">
      <w:pPr>
        <w:spacing w:before="120" w:after="120" w:line="360" w:lineRule="auto"/>
        <w:rPr>
          <w:b/>
          <w:bCs/>
          <w:lang w:eastAsia="en-GB"/>
        </w:rPr>
      </w:pPr>
      <w:r w:rsidRPr="004B1AFF">
        <w:rPr>
          <w:b/>
          <w:bCs/>
          <w:lang w:eastAsia="en-GB"/>
        </w:rPr>
        <w:t>Digital Tool 5: Problem solving</w:t>
      </w:r>
    </w:p>
    <w:p w14:paraId="42FFA95A" w14:textId="0BC1E6EC" w:rsidR="00A55D72" w:rsidRPr="004B1AFF" w:rsidRDefault="007145E9" w:rsidP="72D2B8B2">
      <w:pPr>
        <w:spacing w:before="120" w:after="120" w:line="360" w:lineRule="auto"/>
        <w:rPr>
          <w:rFonts w:eastAsia="Times New Roman" w:cs="Times New Roman"/>
          <w:lang w:eastAsia="en-GB"/>
        </w:rPr>
      </w:pPr>
      <w:r w:rsidRPr="004B1AFF">
        <w:rPr>
          <w:lang w:eastAsia="en-GB"/>
        </w:rPr>
        <w:t>A conversational agent that will teach the patient to u</w:t>
      </w:r>
      <w:r w:rsidRPr="004B1AFF">
        <w:t>se structured problem solving to help them deal with stressors that may contribute to worry.</w:t>
      </w:r>
      <w:r w:rsidR="00687857" w:rsidRPr="004B1AFF">
        <w:t xml:space="preserve"> This will involve a series of steps to help patients to </w:t>
      </w:r>
      <w:r w:rsidR="00687857" w:rsidRPr="004B1AFF">
        <w:rPr>
          <w:rFonts w:eastAsia="Times New Roman" w:cs="Times New Roman"/>
          <w:lang w:eastAsia="en-GB"/>
        </w:rPr>
        <w:t xml:space="preserve">identify the problem, </w:t>
      </w:r>
      <w:r w:rsidR="7105A739" w:rsidRPr="004B1AFF">
        <w:rPr>
          <w:rFonts w:eastAsia="Times New Roman" w:cs="Times New Roman"/>
          <w:lang w:eastAsia="en-GB"/>
        </w:rPr>
        <w:t xml:space="preserve">propose </w:t>
      </w:r>
      <w:r w:rsidR="00687857" w:rsidRPr="004B1AFF">
        <w:rPr>
          <w:rFonts w:eastAsia="Times New Roman" w:cs="Times New Roman"/>
          <w:lang w:eastAsia="en-GB"/>
        </w:rPr>
        <w:t>possible solutions, evaluate the solutions, decide on the most appropriate solution, and plan how to implement the solution.</w:t>
      </w:r>
    </w:p>
    <w:p w14:paraId="6C63232C" w14:textId="77777777" w:rsidR="008D7611" w:rsidRPr="005433AE" w:rsidRDefault="008D7611" w:rsidP="008D7611">
      <w:pPr>
        <w:spacing w:before="120" w:after="120" w:line="360" w:lineRule="auto"/>
        <w:rPr>
          <w:b/>
          <w:bCs/>
          <w:szCs w:val="20"/>
          <w:highlight w:val="yellow"/>
          <w:lang w:eastAsia="en-GB"/>
        </w:rPr>
      </w:pPr>
    </w:p>
    <w:p w14:paraId="726D7FE6" w14:textId="7A46EF83" w:rsidR="00A55D72" w:rsidRDefault="3CBDBB27" w:rsidP="72D2B8B2">
      <w:pPr>
        <w:spacing w:before="120" w:after="120" w:line="360" w:lineRule="auto"/>
        <w:rPr>
          <w:b/>
          <w:bCs/>
          <w:lang w:eastAsia="en-GB"/>
        </w:rPr>
      </w:pPr>
      <w:r w:rsidRPr="004B1AFF">
        <w:rPr>
          <w:b/>
          <w:bCs/>
          <w:lang w:eastAsia="en-GB"/>
        </w:rPr>
        <w:t>Digital Tool 6: Progressive Muscle Relaxation</w:t>
      </w:r>
    </w:p>
    <w:p w14:paraId="73E0FC37" w14:textId="7A46EF83" w:rsidR="35E63659" w:rsidRDefault="35E63659" w:rsidP="72D2B8B2">
      <w:pPr>
        <w:spacing w:before="120" w:after="120" w:line="360" w:lineRule="auto"/>
      </w:pPr>
      <w:r w:rsidRPr="004B1AFF">
        <w:t xml:space="preserve">Progressive muscle relaxation is a deep relaxation technique used to control stress and anxiety. This tool will guide the patient through a series of spoken exercises involving tensing or tightening one muscle group at a time followed by a relaxation phase with release of the tension.  </w:t>
      </w:r>
    </w:p>
    <w:p w14:paraId="5E685CC8" w14:textId="7A46EF83" w:rsidR="006D27C4" w:rsidRPr="00BE2AB9" w:rsidRDefault="006D27C4" w:rsidP="00BE2AB9">
      <w:pPr>
        <w:rPr>
          <w:lang w:eastAsia="en-GB"/>
        </w:rPr>
      </w:pPr>
    </w:p>
    <w:p w14:paraId="2CA095E9" w14:textId="7A46EF83" w:rsidR="00217448" w:rsidRPr="00EC3EBC" w:rsidRDefault="00217448" w:rsidP="00217448">
      <w:pPr>
        <w:pStyle w:val="Heading2"/>
        <w:rPr>
          <w:rFonts w:eastAsia="Times New Roman"/>
          <w:lang w:eastAsia="en-GB"/>
        </w:rPr>
      </w:pPr>
      <w:bookmarkStart w:id="7" w:name="_Toc38620850"/>
      <w:r>
        <w:rPr>
          <w:rFonts w:eastAsia="Times New Roman"/>
          <w:lang w:eastAsia="en-GB"/>
        </w:rPr>
        <w:t>Clinical outcomes</w:t>
      </w:r>
      <w:bookmarkEnd w:id="7"/>
    </w:p>
    <w:p w14:paraId="27A3DA65" w14:textId="7A46EF83" w:rsidR="00217448" w:rsidRDefault="00217448" w:rsidP="00217448">
      <w:pPr>
        <w:spacing w:after="0" w:line="360" w:lineRule="auto"/>
      </w:pPr>
      <w:r w:rsidRPr="1342BFC9">
        <w:rPr>
          <w:rFonts w:eastAsia="Times New Roman" w:cs="Times New Roman"/>
          <w:lang w:eastAsia="en-GB"/>
        </w:rPr>
        <w:t xml:space="preserve">The clinical outcomes </w:t>
      </w:r>
      <w:r w:rsidR="003A5BD7" w:rsidRPr="1342BFC9">
        <w:rPr>
          <w:rFonts w:eastAsia="Times New Roman" w:cs="Times New Roman"/>
          <w:lang w:eastAsia="en-GB"/>
        </w:rPr>
        <w:t>used</w:t>
      </w:r>
      <w:r w:rsidRPr="1342BFC9">
        <w:rPr>
          <w:rFonts w:eastAsia="Times New Roman" w:cs="Times New Roman"/>
          <w:lang w:eastAsia="en-GB"/>
        </w:rPr>
        <w:t xml:space="preserve"> in this study are collected as part of existing ‘standard of care’. In the context of this study treatment non-response will be defined as non-engagement or failure to achieve defined symptom change for recovery and/or improvement. The service provider, Ieso Digital Health, operates within the Improving Access to Psychological Therapies (IAPT) programme. As such, as mandated by IAPT, all patients receiving treatment, whether or not they have opted to participate in the study, will complete two symptom severity measures at initial assessment and before every therapy session:</w:t>
      </w:r>
      <w:r w:rsidRPr="00B060D6">
        <w:t xml:space="preserve"> PHQ-9 </w:t>
      </w:r>
      <w:r w:rsidRPr="00B060D6">
        <w:fldChar w:fldCharType="begin" w:fldLock="1"/>
      </w:r>
      <w:r w:rsidR="00C8189F">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publisher":"Springer","title":"The PHQ-9: validity of a brief depression severity measure.","type":"article-journal","volume":"16"},"uris":["http://www.mendeley.com/documents/?uuid=5af3bc0d-1e0e-4718-863c-c7957e0790d7"]}],"mendeley":{"formattedCitation":"(Kroenke, Spitzer, &amp; Williams, 2001)","plainTextFormattedCitation":"(Kroenke, Spitzer, &amp; Williams, 2001)","previouslyFormattedCitation":"(Kroenke, Spitzer, &amp; Williams, 2001)"},"properties":{"noteIndex":0},"schema":"https://github.com/citation-style-language/schema/raw/master/csl-citation.json"}</w:instrText>
      </w:r>
      <w:r w:rsidRPr="00B060D6">
        <w:fldChar w:fldCharType="separate"/>
      </w:r>
      <w:r w:rsidR="00910574" w:rsidRPr="00910574">
        <w:rPr>
          <w:noProof/>
        </w:rPr>
        <w:t>(Kroenke, Spitzer, &amp; Williams, 2001)</w:t>
      </w:r>
      <w:r w:rsidRPr="00B060D6">
        <w:fldChar w:fldCharType="end"/>
      </w:r>
      <w:r w:rsidRPr="00B060D6">
        <w:t xml:space="preserve"> and GAD-7 </w:t>
      </w:r>
      <w:r w:rsidRPr="00B060D6">
        <w:fldChar w:fldCharType="begin" w:fldLock="1"/>
      </w:r>
      <w:r w:rsidR="00C8189F">
        <w:instrText>ADDIN CSL_CITATION {"citationItems":[{"id":"ITEM-1","itemData":{"DOI":"10.1001/archinte.166.10.1092","ISBN":"0003-9926","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0cadf205-892d-42ea-a104-602b2816a735","http://www.mendeley.com/documents/?uuid=63de626a-1c20-490c-9751-c2ee32a736bd"]}],"mendeley":{"formattedCitation":"(Spitzer, Kroenke, Williams, &amp; Löwe, 2006)","plainTextFormattedCitation":"(Spitzer, Kroenke, Williams, &amp; Löwe, 2006)","previouslyFormattedCitation":"(Spitzer, Kroenke, Williams, &amp; Löwe, 2006)"},"properties":{"noteIndex":0},"schema":"https://github.com/citation-style-language/schema/raw/master/csl-citation.json"}</w:instrText>
      </w:r>
      <w:r w:rsidRPr="00B060D6">
        <w:fldChar w:fldCharType="separate"/>
      </w:r>
      <w:r w:rsidR="00910574" w:rsidRPr="00910574">
        <w:rPr>
          <w:noProof/>
        </w:rPr>
        <w:t>(Spitzer, Kroenke, Williams, &amp; Löwe, 2006)</w:t>
      </w:r>
      <w:r w:rsidRPr="00B060D6">
        <w:fldChar w:fldCharType="end"/>
      </w:r>
      <w:r w:rsidRPr="00B060D6">
        <w:t>, corresponding to depressive and anxiety symptoms respectively.</w:t>
      </w:r>
      <w:r>
        <w:t xml:space="preserve"> These metrics will be used to calculate clinical outcomes.</w:t>
      </w:r>
    </w:p>
    <w:p w14:paraId="53FE2ADC" w14:textId="77777777" w:rsidR="00217448" w:rsidRDefault="00217448" w:rsidP="00217448">
      <w:pPr>
        <w:spacing w:after="0" w:line="360" w:lineRule="auto"/>
        <w:rPr>
          <w:rFonts w:eastAsia="Times New Roman" w:cs="Times New Roman"/>
          <w:szCs w:val="20"/>
          <w:lang w:eastAsia="en-GB"/>
        </w:rPr>
      </w:pPr>
    </w:p>
    <w:p w14:paraId="188C2354" w14:textId="225B79F7" w:rsidR="00957ABB" w:rsidRDefault="00217448" w:rsidP="4C8E95FF">
      <w:pPr>
        <w:spacing w:after="0" w:line="360" w:lineRule="auto"/>
        <w:rPr>
          <w:rFonts w:eastAsia="Times New Roman" w:cs="Times New Roman"/>
          <w:lang w:eastAsia="en-GB"/>
        </w:rPr>
      </w:pPr>
      <w:r w:rsidRPr="4C8E95FF">
        <w:rPr>
          <w:rFonts w:eastAsia="Times New Roman" w:cs="Times New Roman"/>
          <w:lang w:eastAsia="en-GB"/>
        </w:rPr>
        <w:t>Within this framework</w:t>
      </w:r>
      <w:r w:rsidR="00A85A80" w:rsidRPr="4C8E95FF">
        <w:rPr>
          <w:rFonts w:eastAsia="Times New Roman" w:cs="Times New Roman"/>
          <w:lang w:eastAsia="en-GB"/>
        </w:rPr>
        <w:t>,</w:t>
      </w:r>
      <w:r w:rsidRPr="4C8E95FF">
        <w:rPr>
          <w:rFonts w:eastAsia="Times New Roman" w:cs="Times New Roman"/>
          <w:lang w:eastAsia="en-GB"/>
        </w:rPr>
        <w:t xml:space="preserve"> clinical outcomes including engagement, recovery and improvement will be defined following IAPT guidelines </w:t>
      </w:r>
      <w:r w:rsidRPr="4C8E95FF">
        <w:fldChar w:fldCharType="begin" w:fldLock="1"/>
      </w:r>
      <w:r w:rsidR="0095313F">
        <w:rPr>
          <w:rFonts w:eastAsia="Times New Roman" w:cs="Times New Roman"/>
          <w:szCs w:val="20"/>
          <w:lang w:eastAsia="en-GB"/>
        </w:rPr>
        <w:instrText>ADDIN CSL_CITATION {"citationItems":[{"id":"ITEM-1","itemData":{"DOI":"10.3109/09540261.2011.606803","ISBN":"1369-1627 (Electronic)\\r0954-0261 (Linking)","ISSN":"09540261","PMID":"22026487","abstract":"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author":[{"dropping-particle":"","family":"Clark","given":"David M.","non-dropping-particle":"","parse-names":false,"suffix":""}],"container-title":"International Review of Psychiatry","id":"ITEM-1","issue":"4","issued":{"date-parts":[["2011"]]},"page":"318-327","title":"Implementing NICE guidelines for the psychological treatment of depression and anxiety disorders: The IAPT experience","type":"article-journal","volume":"23"},"uris":["http://www.mendeley.com/documents/?uuid=a798650d-6707-46fb-b68e-5118291621d1"]},{"id":"ITEM-2","itemData":{"DOI":"10.1016/j.brat.2013.06.004","ISBN":"0005-7967","ISSN":"1873622X","PMID":"23872702","abstract":"Background: The English Improving Access to Psychological Therapies (IAPT) initiative aims to make evidence-based psychological therapies for depression and anxiety disorder more widely available in the National Health Service (NHS). 32 IAPT services based on a stepped care model were established in the first year of the programme. We report on the reliable recovery rates achieved by patients treated in the services and identify predictors of recovery at patient level, service level, and as a function of compliance with National Institute of Health and Care Excellence (NICE) Treatment Guidelines. Method: Data from 19,395 patients who were clinical cases at intake, attended at least two sessions, had at least two outcomes scores and had completed their treatment during the period were analysed. Outcome was assessed with the patient health questionnaire depression scale (PHQ-9) and the anxiety scale (GAD-7). Results: Data completeness was high for a routine cohort study. Over 91% of treated patients had paired (pre-post) outcome scores. Overall, 40.3% of patients were reliably recovered at post-treatment, 63.7% showed reliable improvement and 6.6% showed reliable deterioration. Most patients received treatments that were recommended by NICE. When a treatment not recommended by NICE was provided, recovery rates were reduced. Service characteristics that predicted higher reliable recovery rates were: high average number of therapy sessions; higher step-up rates among individuals who started with low intensity treatment; larger services; and a larger proportion of experienced staff. Conclusions: Compliance with the IAPT clinical model is associated with enhanced rates of reliable recovery. © 2013 The Authors.","author":[{"dropping-particle":"","family":"Gyani","given":"Alex","non-dropping-particle":"","parse-names":false,"suffix":""},{"dropping-particle":"","family":"Shafran","given":"Roz","non-dropping-particle":"","parse-names":false,"suffix":""},{"dropping-particle":"","family":"Layard","given":"Richard","non-dropping-particle":"","parse-names":false,"suffix":""},{"dropping-particle":"","family":"Clark","given":"David M.","non-dropping-particle":"","parse-names":false,"suffix":""}],"container-title":"Behaviour Research and Therapy","id":"ITEM-2","issue":"9","issued":{"date-parts":[["2013"]]},"page":"597-606","publisher":"Elsevier Ltd","title":"Enhancing recovery rates: Lessons from year one of IAPT","type":"article-journal","volume":"51"},"uris":["http://www.mendeley.com/documents/?uuid=4254c41d-3881-4cfe-8405-899f1d93c7e7"]}],"mendeley":{"formattedCitation":"(Clark, 2011; Gyani, Shafran, Layard, &amp; Clark, 2013)","plainTextFormattedCitation":"(Clark, 2011; Gyani, Shafran, Layard, &amp; Clark, 2013)","previouslyFormattedCitation":"(Clark, 2011; Gyani, Shafran, Layard, &amp; Clark, 2013)"},"properties":{"noteIndex":0},"schema":"https://github.com/citation-style-language/schema/raw/master/csl-citation.json"}</w:instrText>
      </w:r>
      <w:r w:rsidRPr="4C8E95FF">
        <w:rPr>
          <w:rFonts w:eastAsia="Times New Roman" w:cs="Times New Roman"/>
          <w:szCs w:val="20"/>
          <w:lang w:eastAsia="en-GB"/>
        </w:rPr>
        <w:fldChar w:fldCharType="separate"/>
      </w:r>
      <w:r w:rsidR="00910574" w:rsidRPr="00910574">
        <w:rPr>
          <w:rFonts w:eastAsia="Times New Roman" w:cs="Times New Roman"/>
          <w:noProof/>
          <w:lang w:eastAsia="en-GB"/>
        </w:rPr>
        <w:t>(Clark, 2011; Gyani, Shafran, Layard, &amp; Clark, 2013)</w:t>
      </w:r>
      <w:r w:rsidRPr="4C8E95FF">
        <w:fldChar w:fldCharType="end"/>
      </w:r>
      <w:r w:rsidRPr="4C8E95FF">
        <w:rPr>
          <w:rFonts w:eastAsia="Times New Roman" w:cs="Times New Roman"/>
          <w:lang w:eastAsia="en-GB"/>
        </w:rPr>
        <w:t xml:space="preserve">. Non-engagement will be defined as failure to attend at least two treatment sessions. This is the minimum dose of therapy a patient must receive such that pre- and post-treatment scores are collected and clinical change can be estimated </w:t>
      </w:r>
      <w:r w:rsidRPr="4C8E95FF">
        <w:fldChar w:fldCharType="begin" w:fldLock="1"/>
      </w:r>
      <w:r w:rsidR="00C8189F">
        <w:rPr>
          <w:rFonts w:eastAsia="Times New Roman" w:cs="Times New Roman"/>
          <w:szCs w:val="20"/>
          <w:lang w:eastAsia="en-GB"/>
        </w:rPr>
        <w:instrText>ADDIN CSL_CITATION {"citationItems":[{"id":"ITEM-1","itemData":{"DOI":"10.1016/j.brat.2013.06.004","ISBN":"0005-7967","ISSN":"1873622X","PMID":"23872702","abstract":"Background: The English Improving Access to Psychological Therapies (IAPT) initiative aims to make evidence-based psychological therapies for depression and anxiety disorder more widely available in the National Health Service (NHS). 32 IAPT services based on a stepped care model were established in the first year of the programme. We report on the reliable recovery rates achieved by patients treated in the services and identify predictors of recovery at patient level, service level, and as a function of compliance with National Institute of Health and Care Excellence (NICE) Treatment Guidelines. Method: Data from 19,395 patients who were clinical cases at intake, attended at least two sessions, had at least two outcomes scores and had completed their treatment during the period were analysed. Outcome was assessed with the patient health questionnaire depression scale (PHQ-9) and the anxiety scale (GAD-7). Results: Data completeness was high for a routine cohort study. Over 91% of treated patients had paired (pre-post) outcome scores. Overall, 40.3% of patients were reliably recovered at post-treatment, 63.7% showed reliable improvement and 6.6% showed reliable deterioration. Most patients received treatments that were recommended by NICE. When a treatment not recommended by NICE was provided, recovery rates were reduced. Service characteristics that predicted higher reliable recovery rates were: high average number of therapy sessions; higher step-up rates among individuals who started with low intensity treatment; larger services; and a larger proportion of experienced staff. Conclusions: Compliance with the IAPT clinical model is associated with enhanced rates of reliable recovery. © 2013 The Authors.","author":[{"dropping-particle":"","family":"Gyani","given":"Alex","non-dropping-particle":"","parse-names":false,"suffix":""},{"dropping-particle":"","family":"Shafran","given":"Roz","non-dropping-particle":"","parse-names":false,"suffix":""},{"dropping-particle":"","family":"Layard","given":"Richard","non-dropping-particle":"","parse-names":false,"suffix":""},{"dropping-particle":"","family":"Clark","given":"David M.","non-dropping-particle":"","parse-names":false,"suffix":""}],"container-title":"Behaviour Research and Therapy","id":"ITEM-1","issue":"9","issued":{"date-parts":[["2013"]]},"page":"597-606","publisher":"Elsevier Ltd","title":"Enhancing recovery rates: Lessons from year one of IAPT","type":"article-journal","volume":"51"},"uris":["http://www.mendeley.com/documents/?uuid=4254c41d-3881-4cfe-8405-899f1d93c7e7"]}],"mendeley":{"formattedCitation":"(Gyani et al., 2013)","plainTextFormattedCitation":"(Gyani et al., 2013)","previouslyFormattedCitation":"(Gyani et al., 2013)"},"properties":{"noteIndex":0},"schema":"https://github.com/citation-style-language/schema/raw/master/csl-citation.json"}</w:instrText>
      </w:r>
      <w:r w:rsidRPr="4C8E95FF">
        <w:rPr>
          <w:rFonts w:eastAsia="Times New Roman" w:cs="Times New Roman"/>
          <w:szCs w:val="20"/>
          <w:lang w:eastAsia="en-GB"/>
        </w:rPr>
        <w:fldChar w:fldCharType="separate"/>
      </w:r>
      <w:r w:rsidR="00FB2BC8" w:rsidRPr="00910574">
        <w:rPr>
          <w:rFonts w:eastAsia="Times New Roman" w:cs="Times New Roman"/>
          <w:noProof/>
          <w:lang w:eastAsia="en-GB"/>
        </w:rPr>
        <w:t xml:space="preserve">(Gyani </w:t>
      </w:r>
      <w:r w:rsidR="00FB2BC8" w:rsidRPr="00910574">
        <w:rPr>
          <w:rFonts w:eastAsia="Times New Roman" w:cs="Times New Roman"/>
          <w:iCs/>
          <w:noProof/>
          <w:lang w:eastAsia="en-GB"/>
        </w:rPr>
        <w:t>et al.</w:t>
      </w:r>
      <w:r w:rsidR="00FB2BC8" w:rsidRPr="00910574">
        <w:rPr>
          <w:rFonts w:eastAsia="Times New Roman" w:cs="Times New Roman"/>
          <w:noProof/>
          <w:lang w:eastAsia="en-GB"/>
        </w:rPr>
        <w:t>, 2013)</w:t>
      </w:r>
      <w:r w:rsidRPr="4C8E95FF">
        <w:fldChar w:fldCharType="end"/>
      </w:r>
      <w:r w:rsidRPr="4C8E95FF">
        <w:rPr>
          <w:rFonts w:eastAsia="Times New Roman" w:cs="Times New Roman"/>
          <w:lang w:eastAsia="en-GB"/>
        </w:rPr>
        <w:t xml:space="preserve">. </w:t>
      </w:r>
    </w:p>
    <w:p w14:paraId="0DAF3B18" w14:textId="77777777" w:rsidR="00957ABB" w:rsidRDefault="00957ABB" w:rsidP="4C8E95FF">
      <w:pPr>
        <w:spacing w:after="0" w:line="360" w:lineRule="auto"/>
        <w:rPr>
          <w:rFonts w:eastAsia="Times New Roman" w:cs="Times New Roman"/>
          <w:lang w:eastAsia="en-GB"/>
        </w:rPr>
      </w:pPr>
    </w:p>
    <w:p w14:paraId="77E33C66" w14:textId="3289B7DD" w:rsidR="004E6404" w:rsidRDefault="004E6404" w:rsidP="00D218CA">
      <w:pPr>
        <w:spacing w:after="0" w:line="360" w:lineRule="auto"/>
        <w:rPr>
          <w:rFonts w:eastAsia="Arial" w:cs="Arial"/>
          <w:szCs w:val="20"/>
        </w:rPr>
      </w:pPr>
      <w:r w:rsidRPr="00102BB6">
        <w:rPr>
          <w:rFonts w:eastAsia="Arial" w:cs="Arial"/>
          <w:szCs w:val="20"/>
        </w:rPr>
        <w:t xml:space="preserve">Within the IAPT framework, clinical recovery and reliable improvement are calculated based on PHQ-9 and GAD-7 scores. Patients with two or more therapy sessions who show a significant reduction in at least one of the outcome measures from assessment to the last treatment session (i.e. decrease of six points or more in the PHQ-9 and/or four points or more in the GAD-7), while not showing a significant increase in the other outcome measure, </w:t>
      </w:r>
      <w:r w:rsidR="00314E07">
        <w:rPr>
          <w:rFonts w:eastAsia="Arial" w:cs="Arial"/>
          <w:szCs w:val="20"/>
        </w:rPr>
        <w:t>will be</w:t>
      </w:r>
      <w:r w:rsidRPr="00102BB6">
        <w:rPr>
          <w:rFonts w:eastAsia="Arial" w:cs="Arial"/>
          <w:szCs w:val="20"/>
        </w:rPr>
        <w:t xml:space="preserve"> classed as showing reliable improvement. </w:t>
      </w:r>
    </w:p>
    <w:p w14:paraId="3BF01D0E" w14:textId="77777777" w:rsidR="00D218CA" w:rsidRPr="00102BB6" w:rsidRDefault="00D218CA" w:rsidP="00D218CA">
      <w:pPr>
        <w:spacing w:after="0" w:line="360" w:lineRule="auto"/>
        <w:rPr>
          <w:rFonts w:eastAsia="Arial" w:cs="Arial"/>
          <w:szCs w:val="20"/>
        </w:rPr>
      </w:pPr>
    </w:p>
    <w:p w14:paraId="639113C2" w14:textId="77777777" w:rsidR="004E6404" w:rsidRPr="00102BB6" w:rsidRDefault="004E6404" w:rsidP="00D218CA">
      <w:pPr>
        <w:spacing w:after="0" w:line="360" w:lineRule="auto"/>
        <w:rPr>
          <w:rFonts w:eastAsia="Arial" w:cs="Arial"/>
          <w:szCs w:val="20"/>
        </w:rPr>
      </w:pPr>
      <w:r w:rsidRPr="00102BB6">
        <w:rPr>
          <w:rFonts w:eastAsia="Arial" w:cs="Arial"/>
          <w:szCs w:val="20"/>
        </w:rPr>
        <w:t>If a patient scores eight points or above for GAD-7, and/or ten points or above for the PHQ-9, they will be classed as meeting the clinical threshold for caseness, which means they are considered to be suffering from clinically significant anxiety and/or depression symptoms. Patients with two or more therapy sessions who move from above caseness at assessment to below caseness at the last treatment session will be classed as recovered.</w:t>
      </w:r>
    </w:p>
    <w:p w14:paraId="34BF3903" w14:textId="77777777" w:rsidR="00217448" w:rsidRDefault="00217448" w:rsidP="00217448">
      <w:pPr>
        <w:spacing w:after="0" w:line="360" w:lineRule="auto"/>
        <w:rPr>
          <w:rFonts w:eastAsia="Times New Roman" w:cs="Times New Roman"/>
          <w:szCs w:val="20"/>
          <w:lang w:eastAsia="en-GB"/>
        </w:rPr>
      </w:pPr>
    </w:p>
    <w:p w14:paraId="26FB0A53" w14:textId="77777777" w:rsidR="00217448" w:rsidRPr="00ED38F8" w:rsidRDefault="00217448" w:rsidP="00217448">
      <w:pPr>
        <w:pStyle w:val="Heading1"/>
      </w:pPr>
      <w:bookmarkStart w:id="8" w:name="_Toc38620851"/>
      <w:r w:rsidRPr="00ED38F8">
        <w:lastRenderedPageBreak/>
        <w:t>Patient identification</w:t>
      </w:r>
      <w:bookmarkEnd w:id="8"/>
    </w:p>
    <w:p w14:paraId="07C7CAA7" w14:textId="04781F05" w:rsidR="00217448" w:rsidRPr="00ED38F8" w:rsidRDefault="00217448" w:rsidP="00217448">
      <w:pPr>
        <w:spacing w:line="360" w:lineRule="auto"/>
      </w:pPr>
      <w:r w:rsidRPr="00ED38F8">
        <w:t xml:space="preserve">Patients referred to the IECBT service for the treatment of </w:t>
      </w:r>
      <w:r w:rsidR="003A4FCE" w:rsidRPr="00ED38F8">
        <w:t xml:space="preserve">mild to moderate </w:t>
      </w:r>
      <w:r w:rsidR="002D3B9C">
        <w:t>d</w:t>
      </w:r>
      <w:r w:rsidR="004E6404">
        <w:t>epression or</w:t>
      </w:r>
      <w:r w:rsidR="002D3B9C">
        <w:t xml:space="preserve"> anxiety</w:t>
      </w:r>
      <w:r w:rsidR="000442A7" w:rsidRPr="00ED38F8">
        <w:t>, who meet the eligibility criteria,</w:t>
      </w:r>
      <w:r w:rsidRPr="00ED38F8">
        <w:t xml:space="preserve"> will be invited to participate in the study.</w:t>
      </w:r>
    </w:p>
    <w:p w14:paraId="16B61A80" w14:textId="631891E7" w:rsidR="00217448" w:rsidRPr="00ED38F8" w:rsidRDefault="000442A7" w:rsidP="00217448">
      <w:pPr>
        <w:pStyle w:val="Heading2"/>
        <w:spacing w:line="360" w:lineRule="auto"/>
      </w:pPr>
      <w:bookmarkStart w:id="9" w:name="_Toc38620852"/>
      <w:r w:rsidRPr="00ED38F8">
        <w:t>I</w:t>
      </w:r>
      <w:r w:rsidR="00CB7DB0" w:rsidRPr="00ED38F8">
        <w:t>nclusion criteria</w:t>
      </w:r>
      <w:bookmarkEnd w:id="9"/>
    </w:p>
    <w:p w14:paraId="5870D938" w14:textId="6504F420" w:rsidR="000442A7" w:rsidRDefault="00372408" w:rsidP="003D7FE3">
      <w:pPr>
        <w:pStyle w:val="ListParagraph"/>
        <w:numPr>
          <w:ilvl w:val="0"/>
          <w:numId w:val="8"/>
        </w:numPr>
        <w:spacing w:after="0" w:line="360" w:lineRule="auto"/>
      </w:pPr>
      <w:r w:rsidRPr="00ED38F8">
        <w:t>O</w:t>
      </w:r>
      <w:r w:rsidR="00217448" w:rsidRPr="00ED38F8">
        <w:t>ver 18 years old and registered with a general practitioner in the geographical region where the service is commissioned (over 50 CCGs in the UK)</w:t>
      </w:r>
      <w:r w:rsidR="000442A7" w:rsidRPr="00ED38F8">
        <w:t>;</w:t>
      </w:r>
    </w:p>
    <w:p w14:paraId="0A165083" w14:textId="77777777" w:rsidR="00017540" w:rsidRPr="00ED38F8" w:rsidRDefault="00017540" w:rsidP="00017540">
      <w:pPr>
        <w:spacing w:after="0" w:line="360" w:lineRule="auto"/>
      </w:pPr>
    </w:p>
    <w:p w14:paraId="7A49401B" w14:textId="4B62C826" w:rsidR="00D66B8C" w:rsidRDefault="00D66B8C" w:rsidP="00D218CA">
      <w:pPr>
        <w:numPr>
          <w:ilvl w:val="0"/>
          <w:numId w:val="8"/>
        </w:numPr>
        <w:spacing w:after="0" w:line="360" w:lineRule="auto"/>
        <w:contextualSpacing/>
        <w:textAlignment w:val="baseline"/>
        <w:rPr>
          <w:rFonts w:eastAsia="Times New Roman" w:cs="Arial"/>
          <w:szCs w:val="20"/>
          <w:lang w:eastAsia="en-GB"/>
        </w:rPr>
      </w:pPr>
      <w:r w:rsidRPr="003966B9">
        <w:rPr>
          <w:rFonts w:eastAsia="Times New Roman" w:cs="Arial"/>
          <w:szCs w:val="20"/>
          <w:lang w:eastAsia="en-GB"/>
        </w:rPr>
        <w:t xml:space="preserve">Patients must have a diagnosis of </w:t>
      </w:r>
      <w:r w:rsidR="00B64365">
        <w:rPr>
          <w:rFonts w:eastAsia="Times New Roman" w:cs="Arial"/>
          <w:szCs w:val="20"/>
          <w:lang w:eastAsia="en-GB"/>
        </w:rPr>
        <w:t>d</w:t>
      </w:r>
      <w:r>
        <w:rPr>
          <w:rFonts w:eastAsia="Times New Roman" w:cs="Arial"/>
          <w:szCs w:val="20"/>
          <w:lang w:eastAsia="en-GB"/>
        </w:rPr>
        <w:t xml:space="preserve">epression </w:t>
      </w:r>
      <w:r w:rsidR="00B64365">
        <w:rPr>
          <w:rFonts w:eastAsia="Times New Roman" w:cs="Arial"/>
          <w:szCs w:val="20"/>
          <w:lang w:eastAsia="en-GB"/>
        </w:rPr>
        <w:t xml:space="preserve">or an anxiety-disorder </w:t>
      </w:r>
      <w:r w:rsidRPr="003966B9">
        <w:rPr>
          <w:rFonts w:eastAsia="Times New Roman" w:cs="Arial"/>
          <w:szCs w:val="20"/>
          <w:lang w:eastAsia="en-GB"/>
        </w:rPr>
        <w:t xml:space="preserve">in the mild to moderate range, i.e. GAD-7 score at assessment between 8 and 14 points, </w:t>
      </w:r>
      <w:r>
        <w:rPr>
          <w:rFonts w:eastAsia="Times New Roman" w:cs="Arial"/>
          <w:szCs w:val="20"/>
          <w:lang w:eastAsia="en-GB"/>
        </w:rPr>
        <w:t xml:space="preserve">PHQ-9 scores at assessment between 10 and 14 points, </w:t>
      </w:r>
      <w:r w:rsidRPr="003966B9">
        <w:rPr>
          <w:rFonts w:eastAsia="Times New Roman" w:cs="Arial"/>
          <w:szCs w:val="20"/>
          <w:lang w:eastAsia="en-GB"/>
        </w:rPr>
        <w:t>inclusive. </w:t>
      </w:r>
    </w:p>
    <w:p w14:paraId="7303B0EC" w14:textId="77777777" w:rsidR="00D218CA" w:rsidRPr="003966B9" w:rsidRDefault="00D218CA" w:rsidP="003D7FE3">
      <w:pPr>
        <w:spacing w:after="0" w:line="360" w:lineRule="auto"/>
        <w:ind w:left="720"/>
        <w:contextualSpacing/>
        <w:textAlignment w:val="baseline"/>
        <w:rPr>
          <w:rFonts w:eastAsia="Times New Roman" w:cs="Arial"/>
          <w:szCs w:val="20"/>
          <w:lang w:eastAsia="en-GB"/>
        </w:rPr>
      </w:pPr>
    </w:p>
    <w:p w14:paraId="3CA2DA2D" w14:textId="63E6D769" w:rsidR="00BE5F4C" w:rsidRPr="00ED38F8" w:rsidRDefault="00BE5F4C" w:rsidP="00D218CA">
      <w:pPr>
        <w:pStyle w:val="Heading2"/>
        <w:spacing w:before="0" w:after="0" w:line="360" w:lineRule="auto"/>
        <w:contextualSpacing/>
      </w:pPr>
      <w:bookmarkStart w:id="10" w:name="_Toc38620853"/>
      <w:r w:rsidRPr="00ED38F8">
        <w:t>Exclusion criteria</w:t>
      </w:r>
      <w:bookmarkEnd w:id="10"/>
    </w:p>
    <w:p w14:paraId="56D9D54C" w14:textId="77777777" w:rsidR="00331F40" w:rsidRPr="003D7FE3" w:rsidRDefault="00331F40" w:rsidP="00D218CA">
      <w:pPr>
        <w:pStyle w:val="ListParagraph"/>
        <w:numPr>
          <w:ilvl w:val="0"/>
          <w:numId w:val="8"/>
        </w:numPr>
        <w:spacing w:after="0" w:line="360" w:lineRule="auto"/>
        <w:textAlignment w:val="baseline"/>
        <w:rPr>
          <w:rFonts w:eastAsia="Times New Roman" w:cs="Arial"/>
          <w:szCs w:val="20"/>
          <w:lang w:eastAsia="en-GB"/>
        </w:rPr>
      </w:pPr>
      <w:r w:rsidRPr="00331F40">
        <w:rPr>
          <w:rFonts w:eastAsia="Times New Roman" w:cs="Arial"/>
          <w:szCs w:val="20"/>
          <w:lang w:eastAsia="en-GB"/>
        </w:rPr>
        <w:t xml:space="preserve">Patients </w:t>
      </w:r>
      <w:r w:rsidRPr="00331F40">
        <w:rPr>
          <w:rFonts w:eastAsia="Arial" w:cs="Arial"/>
          <w:szCs w:val="20"/>
        </w:rPr>
        <w:t>who are not suitable for CBT, this includes patients with a comorbid diagnosis (a diagnosis of multiple disorders) of psychotic or personality disorder, autism spectrum condition or intellectual disability.</w:t>
      </w:r>
      <w:r w:rsidRPr="00331F40">
        <w:rPr>
          <w:rFonts w:ascii="Arial" w:eastAsia="Arial" w:hAnsi="Arial" w:cs="Arial"/>
          <w:szCs w:val="20"/>
        </w:rPr>
        <w:t xml:space="preserve"> </w:t>
      </w:r>
    </w:p>
    <w:p w14:paraId="6CBA12DF" w14:textId="77777777" w:rsidR="00331F40" w:rsidRPr="00331F40" w:rsidRDefault="00331F40" w:rsidP="003D7FE3">
      <w:pPr>
        <w:pStyle w:val="ListParagraph"/>
        <w:spacing w:after="0" w:line="360" w:lineRule="auto"/>
        <w:textAlignment w:val="baseline"/>
        <w:rPr>
          <w:rFonts w:eastAsia="Times New Roman" w:cs="Arial"/>
          <w:szCs w:val="20"/>
          <w:lang w:eastAsia="en-GB"/>
        </w:rPr>
      </w:pPr>
    </w:p>
    <w:p w14:paraId="7DD8A7D0" w14:textId="78764E72" w:rsidR="00331F40" w:rsidRPr="00331F40" w:rsidRDefault="00331F40" w:rsidP="00017540">
      <w:pPr>
        <w:pStyle w:val="ListParagraph"/>
        <w:numPr>
          <w:ilvl w:val="0"/>
          <w:numId w:val="8"/>
        </w:numPr>
        <w:spacing w:after="0" w:line="360" w:lineRule="auto"/>
        <w:textAlignment w:val="baseline"/>
        <w:rPr>
          <w:rFonts w:eastAsia="Times New Roman" w:cs="Arial"/>
          <w:szCs w:val="20"/>
          <w:lang w:eastAsia="en-GB"/>
        </w:rPr>
      </w:pPr>
      <w:r w:rsidRPr="00331F40">
        <w:rPr>
          <w:rFonts w:eastAsia="Times New Roman" w:cs="Arial"/>
          <w:szCs w:val="20"/>
          <w:lang w:eastAsia="en-GB"/>
        </w:rPr>
        <w:t>Patients who have started a course of psychotropic medication or changed medication within the last 3 months (currently being prescribed medication is not an exclusion criteria). </w:t>
      </w:r>
    </w:p>
    <w:p w14:paraId="773C4C01" w14:textId="77777777" w:rsidR="00331F40" w:rsidRDefault="00331F40" w:rsidP="00017540">
      <w:pPr>
        <w:pStyle w:val="ListParagraph"/>
        <w:spacing w:after="0" w:line="360" w:lineRule="auto"/>
        <w:textAlignment w:val="baseline"/>
        <w:rPr>
          <w:rFonts w:eastAsia="Times New Roman" w:cs="Arial"/>
          <w:szCs w:val="20"/>
          <w:lang w:eastAsia="en-GB"/>
        </w:rPr>
      </w:pPr>
    </w:p>
    <w:p w14:paraId="61129093" w14:textId="61F98F0A" w:rsidR="00331F40" w:rsidRPr="00017540" w:rsidRDefault="00331F40" w:rsidP="00017540">
      <w:pPr>
        <w:pStyle w:val="ListParagraph"/>
        <w:numPr>
          <w:ilvl w:val="0"/>
          <w:numId w:val="8"/>
        </w:numPr>
        <w:spacing w:after="0" w:line="360" w:lineRule="auto"/>
        <w:textAlignment w:val="baseline"/>
        <w:rPr>
          <w:rFonts w:eastAsia="Times New Roman" w:cs="Arial"/>
          <w:szCs w:val="20"/>
          <w:lang w:eastAsia="en-GB"/>
        </w:rPr>
      </w:pPr>
      <w:r w:rsidRPr="00017540">
        <w:rPr>
          <w:rFonts w:eastAsia="Times New Roman" w:cs="Arial"/>
          <w:szCs w:val="20"/>
          <w:lang w:eastAsia="en-GB"/>
        </w:rPr>
        <w:t>Patients at a significant risk of self-harm, as assessed by item 9 of the PHQ-9 questionnaire and ongoing assessment by their assigned clinician. </w:t>
      </w:r>
    </w:p>
    <w:p w14:paraId="20413524" w14:textId="77777777" w:rsidR="00331F40" w:rsidRPr="00331F40" w:rsidRDefault="00331F40" w:rsidP="00017540">
      <w:pPr>
        <w:pStyle w:val="ListParagraph"/>
        <w:spacing w:after="0" w:line="360" w:lineRule="auto"/>
        <w:textAlignment w:val="baseline"/>
        <w:rPr>
          <w:rFonts w:eastAsia="Times New Roman" w:cs="Arial"/>
          <w:lang w:eastAsia="en-GB"/>
        </w:rPr>
      </w:pPr>
    </w:p>
    <w:p w14:paraId="00A06279" w14:textId="5F3CC87C" w:rsidR="00331F40" w:rsidRDefault="00331F40" w:rsidP="00017540">
      <w:pPr>
        <w:pStyle w:val="ListParagraph"/>
        <w:numPr>
          <w:ilvl w:val="0"/>
          <w:numId w:val="8"/>
        </w:numPr>
        <w:spacing w:after="0" w:line="360" w:lineRule="auto"/>
        <w:rPr>
          <w:rFonts w:eastAsia="Times New Roman" w:cs="Arial"/>
          <w:lang w:eastAsia="en-GB"/>
        </w:rPr>
      </w:pPr>
      <w:r w:rsidRPr="00331F40">
        <w:rPr>
          <w:rFonts w:eastAsia="Times New Roman" w:cs="Arial"/>
          <w:lang w:eastAsia="en-GB"/>
        </w:rPr>
        <w:t>Patients undergoing any other psychological therapy. </w:t>
      </w:r>
    </w:p>
    <w:p w14:paraId="181294B6" w14:textId="77777777" w:rsidR="00331F40" w:rsidRPr="00331F40" w:rsidRDefault="00331F40" w:rsidP="00017540">
      <w:pPr>
        <w:pStyle w:val="ListParagraph"/>
        <w:spacing w:after="0" w:line="360" w:lineRule="auto"/>
        <w:rPr>
          <w:rFonts w:eastAsia="Times New Roman" w:cs="Arial"/>
          <w:lang w:eastAsia="en-GB"/>
        </w:rPr>
      </w:pPr>
    </w:p>
    <w:p w14:paraId="23EE7EDF" w14:textId="7F1DCAD2" w:rsidR="00331F40" w:rsidRDefault="00331F40" w:rsidP="00017540">
      <w:pPr>
        <w:pStyle w:val="ListParagraph"/>
        <w:numPr>
          <w:ilvl w:val="0"/>
          <w:numId w:val="8"/>
        </w:numPr>
        <w:spacing w:after="0" w:line="360" w:lineRule="auto"/>
        <w:rPr>
          <w:lang w:eastAsia="en-GB"/>
        </w:rPr>
      </w:pPr>
      <w:r w:rsidRPr="00331F40">
        <w:rPr>
          <w:rFonts w:eastAsia="Times New Roman" w:cs="Arial"/>
          <w:lang w:eastAsia="en-GB"/>
        </w:rPr>
        <w:t>People who do not have access to an internet-enabled device or have access to internet connection.</w:t>
      </w:r>
      <w:r>
        <w:br/>
      </w:r>
    </w:p>
    <w:p w14:paraId="0F85EC5C" w14:textId="0EC30FBE" w:rsidR="00331F40" w:rsidRDefault="00331F40" w:rsidP="00017540">
      <w:pPr>
        <w:pStyle w:val="ListParagraph"/>
        <w:numPr>
          <w:ilvl w:val="0"/>
          <w:numId w:val="8"/>
        </w:numPr>
        <w:spacing w:after="0" w:line="360" w:lineRule="auto"/>
        <w:rPr>
          <w:lang w:eastAsia="en-GB"/>
        </w:rPr>
      </w:pPr>
      <w:r w:rsidRPr="00331F40">
        <w:rPr>
          <w:rFonts w:eastAsia="Times New Roman" w:cs="Arial"/>
          <w:lang w:eastAsia="en-GB"/>
        </w:rPr>
        <w:t>People who have a low level of literacy; those who cannot write or read emails or texts will be excluded from this study because they will be unable to utilise the intervention.</w:t>
      </w:r>
      <w:r>
        <w:br/>
      </w:r>
    </w:p>
    <w:p w14:paraId="1FC93F02" w14:textId="7E885FD4" w:rsidR="00331F40" w:rsidRDefault="00331F40" w:rsidP="00017540">
      <w:pPr>
        <w:pStyle w:val="ListParagraph"/>
        <w:numPr>
          <w:ilvl w:val="0"/>
          <w:numId w:val="8"/>
        </w:numPr>
        <w:spacing w:after="0" w:line="360" w:lineRule="auto"/>
        <w:rPr>
          <w:lang w:eastAsia="en-GB"/>
        </w:rPr>
      </w:pPr>
      <w:r w:rsidRPr="00331F40">
        <w:rPr>
          <w:rFonts w:eastAsia="Times New Roman" w:cs="Arial"/>
          <w:lang w:eastAsia="en-GB"/>
        </w:rPr>
        <w:t xml:space="preserve">People who are visually impaired and are unable to write on or read from a computer and do not have access to appropriate assistive technology for the visually impaired. </w:t>
      </w:r>
      <w:r>
        <w:br/>
      </w:r>
    </w:p>
    <w:p w14:paraId="0682E6B1" w14:textId="251667C0" w:rsidR="00331F40" w:rsidRDefault="00331F40" w:rsidP="00017540">
      <w:pPr>
        <w:pStyle w:val="ListParagraph"/>
        <w:numPr>
          <w:ilvl w:val="0"/>
          <w:numId w:val="8"/>
        </w:numPr>
        <w:spacing w:after="0" w:line="360" w:lineRule="auto"/>
        <w:rPr>
          <w:lang w:eastAsia="en-GB"/>
        </w:rPr>
      </w:pPr>
      <w:r w:rsidRPr="00331F40">
        <w:rPr>
          <w:rFonts w:eastAsia="Times New Roman" w:cs="Arial"/>
          <w:lang w:eastAsia="en-GB"/>
        </w:rPr>
        <w:lastRenderedPageBreak/>
        <w:t>People who are not suitable for CBT, e.g. patients with cognitive deficits from brain damage or dementia, and patients who do not wish to engage with the process e.g. by completing homework.</w:t>
      </w:r>
    </w:p>
    <w:p w14:paraId="66D8BD8C" w14:textId="77777777" w:rsidR="00331F40" w:rsidRPr="00BE3448" w:rsidRDefault="00331F40" w:rsidP="003D7FE3">
      <w:pPr>
        <w:pStyle w:val="ListParagraph"/>
        <w:spacing w:after="0" w:line="23" w:lineRule="atLeast"/>
        <w:rPr>
          <w:lang w:eastAsia="en-GB"/>
        </w:rPr>
      </w:pPr>
    </w:p>
    <w:p w14:paraId="23EC909F" w14:textId="54BF9746" w:rsidR="00331F40" w:rsidRPr="00BE3448" w:rsidRDefault="00331F40" w:rsidP="00331F40">
      <w:pPr>
        <w:pStyle w:val="ListParagraph"/>
        <w:numPr>
          <w:ilvl w:val="0"/>
          <w:numId w:val="8"/>
        </w:numPr>
        <w:spacing w:after="0" w:line="23" w:lineRule="atLeast"/>
        <w:rPr>
          <w:lang w:eastAsia="en-GB"/>
        </w:rPr>
      </w:pPr>
      <w:r w:rsidRPr="00331F40">
        <w:rPr>
          <w:rFonts w:cs="Arial"/>
        </w:rPr>
        <w:t>Patients who do not speak English.</w:t>
      </w:r>
    </w:p>
    <w:p w14:paraId="383B300D" w14:textId="77777777" w:rsidR="00176C18" w:rsidRDefault="00176C18" w:rsidP="00217448">
      <w:pPr>
        <w:pStyle w:val="Heading1"/>
        <w:rPr>
          <w:rFonts w:eastAsiaTheme="minorHAnsi" w:cstheme="minorBidi"/>
          <w:b w:val="0"/>
          <w:smallCaps w:val="0"/>
          <w:color w:val="auto"/>
          <w:sz w:val="20"/>
          <w:szCs w:val="22"/>
        </w:rPr>
      </w:pPr>
    </w:p>
    <w:p w14:paraId="313616AD" w14:textId="10B62F24" w:rsidR="00217448" w:rsidRPr="00A63484" w:rsidRDefault="00217448" w:rsidP="00217448">
      <w:pPr>
        <w:pStyle w:val="Heading1"/>
      </w:pPr>
      <w:bookmarkStart w:id="11" w:name="_Toc38620854"/>
      <w:r w:rsidRPr="00A63484">
        <w:t>Statistics and data analysis</w:t>
      </w:r>
      <w:bookmarkEnd w:id="11"/>
    </w:p>
    <w:p w14:paraId="0310C956" w14:textId="77777777" w:rsidR="00217448" w:rsidRPr="00A63484" w:rsidRDefault="00217448" w:rsidP="00217448">
      <w:pPr>
        <w:pStyle w:val="Heading2"/>
      </w:pPr>
      <w:bookmarkStart w:id="12" w:name="_Toc38620855"/>
      <w:r w:rsidRPr="00A63484">
        <w:t>Sample size</w:t>
      </w:r>
      <w:bookmarkEnd w:id="12"/>
    </w:p>
    <w:p w14:paraId="32E178F9" w14:textId="7722A84E" w:rsidR="00F22C0A" w:rsidRDefault="00C64C86" w:rsidP="00017540">
      <w:pPr>
        <w:spacing w:after="0" w:line="360" w:lineRule="auto"/>
      </w:pPr>
      <w:r w:rsidRPr="00CB080B">
        <w:t xml:space="preserve">This study aims to recruit a total of </w:t>
      </w:r>
      <w:r w:rsidR="00B840F8">
        <w:t>7</w:t>
      </w:r>
      <w:r w:rsidR="00B840F8" w:rsidRPr="00CB080B">
        <w:t xml:space="preserve">00 </w:t>
      </w:r>
      <w:r w:rsidRPr="00CB080B">
        <w:t xml:space="preserve">patients completing a course of treatment, of whom 100 will be randomly allocated to standard psychotherapy, and </w:t>
      </w:r>
      <w:r w:rsidR="00B840F8">
        <w:t>6</w:t>
      </w:r>
      <w:r w:rsidR="00B840F8" w:rsidRPr="00CB080B">
        <w:t xml:space="preserve">00 </w:t>
      </w:r>
      <w:r w:rsidRPr="00CB080B">
        <w:t xml:space="preserve">to digitally enhanced standard therapy. Of these, groups of 100 patients will be allocated to one of </w:t>
      </w:r>
      <w:r w:rsidR="00DC54E5">
        <w:t>six</w:t>
      </w:r>
      <w:r w:rsidRPr="00CB080B">
        <w:t xml:space="preserve"> possible digital therapy tools. No patients will be allocated to more than one digital therapy tool simultaneously. </w:t>
      </w:r>
      <w:r w:rsidR="00EA18D0" w:rsidRPr="4C8E95FF">
        <w:t xml:space="preserve">This sample size is also consistent with those of previous research </w:t>
      </w:r>
      <w:r w:rsidR="00226525" w:rsidRPr="4C8E95FF">
        <w:t xml:space="preserve">on the efficacy of IECBT </w:t>
      </w:r>
      <w:r w:rsidR="00226525" w:rsidRPr="4C8E95FF">
        <w:fldChar w:fldCharType="begin" w:fldLock="1"/>
      </w:r>
      <w:r w:rsidR="00C8189F">
        <w:rPr>
          <w:szCs w:val="20"/>
        </w:rPr>
        <w:instrText>ADDIN CSL_CITATION {"citationItems":[{"id":"ITEM-1","itemData":{"DOI":"10.1016/S0140-6736(09)61257-5","ISBN":"0140-6736","ISSN":"01406736","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 © 2009 Elsevier Ltd. All rights reserved.","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1","issue":"9690","issued":{"date-parts":[["2009"]]},"page":"628-634","publisher":"Elsevier Ltd","title":"Therapist-delivered internet psychotherapy for depression in primary care: a randomised controlled trial","type":"article-journal","volume":"374"},"uris":["http://www.mendeley.com/documents/?uuid=6210f701-792f-46bc-bef4-a2f4e43a57d5"]}],"mendeley":{"formattedCitation":"(Kessler et al., 2009)","plainTextFormattedCitation":"(Kessler et al., 2009)","previouslyFormattedCitation":"(Kessler et al., 2009)"},"properties":{"noteIndex":0},"schema":"https://github.com/citation-style-language/schema/raw/master/csl-citation.json"}</w:instrText>
      </w:r>
      <w:r w:rsidR="00226525" w:rsidRPr="4C8E95FF">
        <w:rPr>
          <w:szCs w:val="20"/>
        </w:rPr>
        <w:fldChar w:fldCharType="separate"/>
      </w:r>
      <w:r w:rsidR="00226525" w:rsidRPr="00910574">
        <w:rPr>
          <w:noProof/>
        </w:rPr>
        <w:t xml:space="preserve">(Kessler </w:t>
      </w:r>
      <w:r w:rsidR="00226525" w:rsidRPr="00910574">
        <w:rPr>
          <w:iCs/>
          <w:noProof/>
        </w:rPr>
        <w:t>et al.</w:t>
      </w:r>
      <w:r w:rsidR="00226525" w:rsidRPr="00910574">
        <w:rPr>
          <w:noProof/>
        </w:rPr>
        <w:t>, 2009)</w:t>
      </w:r>
      <w:r w:rsidR="00226525" w:rsidRPr="4C8E95FF">
        <w:fldChar w:fldCharType="end"/>
      </w:r>
      <w:r w:rsidR="00226525" w:rsidRPr="4C8E95FF">
        <w:t>.</w:t>
      </w:r>
    </w:p>
    <w:p w14:paraId="5759522F" w14:textId="30372910" w:rsidR="00017540" w:rsidRDefault="00017540" w:rsidP="00017540">
      <w:pPr>
        <w:spacing w:after="0" w:line="360" w:lineRule="auto"/>
        <w:rPr>
          <w:szCs w:val="20"/>
        </w:rPr>
      </w:pPr>
    </w:p>
    <w:p w14:paraId="4F2F2806" w14:textId="2F478865" w:rsidR="005F2FD6" w:rsidRPr="007979F3" w:rsidRDefault="005F2FD6" w:rsidP="005F2FD6">
      <w:pPr>
        <w:pStyle w:val="Heading2"/>
      </w:pPr>
      <w:bookmarkStart w:id="13" w:name="_Toc38620856"/>
      <w:r>
        <w:t>Analysis</w:t>
      </w:r>
      <w:bookmarkEnd w:id="13"/>
    </w:p>
    <w:p w14:paraId="4EBD05D2" w14:textId="18B2BB81" w:rsidR="009E3001" w:rsidRPr="00CE2F3A" w:rsidRDefault="009E3001" w:rsidP="00CE2F3A">
      <w:pPr>
        <w:pStyle w:val="Caption"/>
        <w:spacing w:before="0" w:after="0" w:line="360" w:lineRule="auto"/>
        <w:rPr>
          <w:rFonts w:ascii="Verdana" w:hAnsi="Verdana"/>
          <w:i w:val="0"/>
          <w:iCs w:val="0"/>
          <w:sz w:val="20"/>
          <w:szCs w:val="20"/>
        </w:rPr>
      </w:pPr>
      <w:r w:rsidRPr="00CE2F3A">
        <w:rPr>
          <w:rFonts w:ascii="Verdana" w:hAnsi="Verdana"/>
          <w:i w:val="0"/>
          <w:iCs w:val="0"/>
          <w:sz w:val="20"/>
          <w:szCs w:val="20"/>
        </w:rPr>
        <w:t>Summary statistics will be produced separately for all patients enrolled in the study and patients completing a course of treatment per protocol. Summary statistics for continuous variables will include N, mean, standard deviation and median. Tests for normality of the distribution will also be conducted. Summary statistics for categorical variables will include number and percent. Efficacy analyses will be conducted for engaged patients only.</w:t>
      </w:r>
    </w:p>
    <w:p w14:paraId="1BD002F5" w14:textId="77777777" w:rsidR="00017540" w:rsidRPr="00CF2085" w:rsidRDefault="00017540" w:rsidP="00017540">
      <w:pPr>
        <w:spacing w:after="0" w:line="360" w:lineRule="auto"/>
        <w:rPr>
          <w:rFonts w:eastAsia="Arial" w:cs="Arial"/>
          <w:szCs w:val="20"/>
        </w:rPr>
      </w:pPr>
    </w:p>
    <w:p w14:paraId="290863D6" w14:textId="0B35F651" w:rsidR="009E3001" w:rsidRDefault="009E3001" w:rsidP="005F2FD6">
      <w:pPr>
        <w:spacing w:after="0" w:line="360" w:lineRule="auto"/>
        <w:rPr>
          <w:rFonts w:eastAsia="Arial" w:cs="Arial"/>
          <w:szCs w:val="20"/>
        </w:rPr>
      </w:pPr>
      <w:r w:rsidRPr="00CF2085">
        <w:rPr>
          <w:rFonts w:eastAsia="Arial" w:cs="Arial"/>
          <w:szCs w:val="20"/>
        </w:rPr>
        <w:t>Where appropriate continuous predictor variables will be scaled and centred to the mean. Multicollinearity analyses will be performed to investigate potential correlations between independent variables. Statistical significance will be defined as p&lt;.05 two-tailed, uncorrected. All analyses will be performed in R (R Core Team (2019).</w:t>
      </w:r>
      <w:r w:rsidR="005F2FD6">
        <w:rPr>
          <w:rFonts w:eastAsia="Arial" w:cs="Arial"/>
          <w:szCs w:val="20"/>
        </w:rPr>
        <w:t xml:space="preserve"> </w:t>
      </w:r>
      <w:r w:rsidRPr="00BF0A00">
        <w:rPr>
          <w:rFonts w:eastAsia="Arial" w:cs="Arial"/>
          <w:szCs w:val="20"/>
        </w:rPr>
        <w:t xml:space="preserve">Primary analysis will be conducted on PHQ-9 and GAD-7 scores. These analyses will also be conducted on variables derived from PHQ-9 and GAD-7 metrics (i.e. recovery and improvement). </w:t>
      </w:r>
    </w:p>
    <w:p w14:paraId="3744183C" w14:textId="77777777" w:rsidR="00017540" w:rsidRPr="00017540" w:rsidRDefault="00017540" w:rsidP="00017540"/>
    <w:p w14:paraId="180870CD" w14:textId="16DC192E" w:rsidR="00400C71" w:rsidRDefault="00400C71" w:rsidP="00400C71">
      <w:pPr>
        <w:spacing w:after="0" w:line="360" w:lineRule="auto"/>
        <w:rPr>
          <w:rFonts w:cs="Arial"/>
          <w:szCs w:val="20"/>
        </w:rPr>
      </w:pPr>
      <w:r>
        <w:rPr>
          <w:rFonts w:eastAsia="Arial" w:cs="Arial"/>
          <w:szCs w:val="20"/>
        </w:rPr>
        <w:t>F</w:t>
      </w:r>
      <w:r w:rsidRPr="00856420">
        <w:rPr>
          <w:rFonts w:eastAsia="Arial" w:cs="Arial"/>
          <w:szCs w:val="20"/>
        </w:rPr>
        <w:t xml:space="preserve">or categorical variables derived from PHQ-9 and GAD-7 scores (i.e. recovery and improvement), </w:t>
      </w:r>
      <w:r>
        <w:rPr>
          <w:rFonts w:eastAsia="Arial" w:cs="Arial"/>
          <w:szCs w:val="20"/>
        </w:rPr>
        <w:t xml:space="preserve">as well as </w:t>
      </w:r>
      <w:r w:rsidRPr="00856420">
        <w:rPr>
          <w:rFonts w:eastAsia="Arial" w:cs="Arial"/>
          <w:szCs w:val="20"/>
        </w:rPr>
        <w:t xml:space="preserve">secondary outcome measures of </w:t>
      </w:r>
      <w:r>
        <w:rPr>
          <w:rFonts w:eastAsia="Arial" w:cs="Arial"/>
          <w:szCs w:val="20"/>
        </w:rPr>
        <w:t xml:space="preserve">drop-outs and engagement, </w:t>
      </w:r>
      <w:r w:rsidRPr="00A7499A">
        <w:rPr>
          <w:rFonts w:cs="Arial"/>
          <w:szCs w:val="20"/>
        </w:rPr>
        <w:t>l</w:t>
      </w:r>
      <w:r>
        <w:rPr>
          <w:rFonts w:cs="Arial"/>
          <w:szCs w:val="20"/>
        </w:rPr>
        <w:t>ogistic</w:t>
      </w:r>
      <w:r w:rsidRPr="00A7499A">
        <w:rPr>
          <w:rFonts w:cs="Arial"/>
          <w:szCs w:val="20"/>
        </w:rPr>
        <w:t xml:space="preserve"> mixed model regression analys</w:t>
      </w:r>
      <w:r>
        <w:rPr>
          <w:rFonts w:cs="Arial"/>
          <w:szCs w:val="20"/>
        </w:rPr>
        <w:t>e</w:t>
      </w:r>
      <w:r w:rsidRPr="00A7499A">
        <w:rPr>
          <w:rFonts w:cs="Arial"/>
          <w:szCs w:val="20"/>
        </w:rPr>
        <w:t xml:space="preserve">s </w:t>
      </w:r>
      <w:r>
        <w:rPr>
          <w:rFonts w:cs="Arial"/>
          <w:szCs w:val="20"/>
        </w:rPr>
        <w:t>will be performed</w:t>
      </w:r>
      <w:r w:rsidRPr="00A7499A">
        <w:rPr>
          <w:rFonts w:cs="Arial"/>
          <w:szCs w:val="20"/>
        </w:rPr>
        <w:t xml:space="preserve">, with treatment group (digital; vs. standard) as a </w:t>
      </w:r>
      <w:r>
        <w:rPr>
          <w:rFonts w:cs="Arial"/>
          <w:szCs w:val="20"/>
        </w:rPr>
        <w:t>fixed</w:t>
      </w:r>
      <w:r w:rsidRPr="00A7499A">
        <w:rPr>
          <w:rFonts w:cs="Arial"/>
          <w:szCs w:val="20"/>
        </w:rPr>
        <w:t xml:space="preserve"> effect and therapist as a random effect. Starting G</w:t>
      </w:r>
      <w:r>
        <w:rPr>
          <w:rFonts w:cs="Arial"/>
          <w:szCs w:val="20"/>
        </w:rPr>
        <w:t>AD</w:t>
      </w:r>
      <w:r w:rsidRPr="00A7499A">
        <w:rPr>
          <w:rFonts w:cs="Arial"/>
          <w:szCs w:val="20"/>
        </w:rPr>
        <w:t xml:space="preserve">-7 </w:t>
      </w:r>
      <w:r w:rsidRPr="00A7499A">
        <w:rPr>
          <w:rFonts w:cs="Arial"/>
          <w:szCs w:val="20"/>
        </w:rPr>
        <w:lastRenderedPageBreak/>
        <w:t xml:space="preserve">score, </w:t>
      </w:r>
      <w:r>
        <w:rPr>
          <w:rFonts w:cs="Arial"/>
          <w:szCs w:val="20"/>
        </w:rPr>
        <w:t xml:space="preserve">starting PHQ-9 score, and </w:t>
      </w:r>
      <w:r w:rsidRPr="00A7499A">
        <w:rPr>
          <w:rFonts w:cs="Arial"/>
          <w:szCs w:val="20"/>
        </w:rPr>
        <w:t xml:space="preserve">patient demographics (e.g. Age) will </w:t>
      </w:r>
      <w:r>
        <w:rPr>
          <w:rFonts w:cs="Arial"/>
          <w:szCs w:val="20"/>
        </w:rPr>
        <w:t xml:space="preserve">also </w:t>
      </w:r>
      <w:r w:rsidRPr="00A7499A">
        <w:rPr>
          <w:rFonts w:cs="Arial"/>
          <w:szCs w:val="20"/>
        </w:rPr>
        <w:t xml:space="preserve">be included as </w:t>
      </w:r>
      <w:r>
        <w:rPr>
          <w:rFonts w:cs="Arial"/>
          <w:szCs w:val="20"/>
        </w:rPr>
        <w:t>fixed effects</w:t>
      </w:r>
      <w:r w:rsidRPr="00A7499A">
        <w:rPr>
          <w:rFonts w:cs="Arial"/>
          <w:szCs w:val="20"/>
        </w:rPr>
        <w:t xml:space="preserve">. </w:t>
      </w:r>
      <w:r w:rsidRPr="00E55038">
        <w:rPr>
          <w:rFonts w:cs="Arial"/>
          <w:szCs w:val="20"/>
        </w:rPr>
        <w:t xml:space="preserve"> </w:t>
      </w:r>
    </w:p>
    <w:p w14:paraId="14BEAFBD" w14:textId="77777777" w:rsidR="00400C71" w:rsidRDefault="00400C71" w:rsidP="00400C71">
      <w:pPr>
        <w:spacing w:after="0" w:line="360" w:lineRule="auto"/>
        <w:rPr>
          <w:rFonts w:cs="Arial"/>
          <w:szCs w:val="20"/>
        </w:rPr>
      </w:pPr>
    </w:p>
    <w:p w14:paraId="41EAC61C" w14:textId="77777777" w:rsidR="009E3001" w:rsidRDefault="009E3001" w:rsidP="00017540">
      <w:pPr>
        <w:spacing w:after="0" w:line="360" w:lineRule="auto"/>
        <w:rPr>
          <w:rFonts w:cs="Arial"/>
          <w:szCs w:val="20"/>
        </w:rPr>
      </w:pPr>
      <w:r>
        <w:rPr>
          <w:rFonts w:cs="Arial"/>
          <w:szCs w:val="20"/>
        </w:rPr>
        <w:t xml:space="preserve">For continuous variables, </w:t>
      </w:r>
      <w:r w:rsidRPr="00A7499A">
        <w:rPr>
          <w:rFonts w:cs="Arial"/>
          <w:szCs w:val="20"/>
        </w:rPr>
        <w:t>linear mixed model regression analys</w:t>
      </w:r>
      <w:r>
        <w:rPr>
          <w:rFonts w:cs="Arial"/>
          <w:szCs w:val="20"/>
        </w:rPr>
        <w:t>e</w:t>
      </w:r>
      <w:r w:rsidRPr="00A7499A">
        <w:rPr>
          <w:rFonts w:cs="Arial"/>
          <w:szCs w:val="20"/>
        </w:rPr>
        <w:t xml:space="preserve">s </w:t>
      </w:r>
      <w:r>
        <w:rPr>
          <w:rFonts w:cs="Arial"/>
          <w:szCs w:val="20"/>
        </w:rPr>
        <w:t xml:space="preserve">will be performed to </w:t>
      </w:r>
      <w:r w:rsidRPr="00A7499A">
        <w:rPr>
          <w:rFonts w:cs="Arial"/>
          <w:szCs w:val="20"/>
        </w:rPr>
        <w:t>determin</w:t>
      </w:r>
      <w:r>
        <w:rPr>
          <w:rFonts w:cs="Arial"/>
          <w:szCs w:val="20"/>
        </w:rPr>
        <w:t>e</w:t>
      </w:r>
      <w:r w:rsidRPr="00A7499A">
        <w:rPr>
          <w:rFonts w:cs="Arial"/>
          <w:szCs w:val="20"/>
        </w:rPr>
        <w:t xml:space="preserve"> final G</w:t>
      </w:r>
      <w:r>
        <w:rPr>
          <w:rFonts w:cs="Arial"/>
          <w:szCs w:val="20"/>
        </w:rPr>
        <w:t>AD</w:t>
      </w:r>
      <w:r w:rsidRPr="00A7499A">
        <w:rPr>
          <w:rFonts w:cs="Arial"/>
          <w:szCs w:val="20"/>
        </w:rPr>
        <w:t xml:space="preserve">-7 </w:t>
      </w:r>
      <w:r>
        <w:rPr>
          <w:rFonts w:cs="Arial"/>
          <w:szCs w:val="20"/>
        </w:rPr>
        <w:t xml:space="preserve">and PHQ-9 </w:t>
      </w:r>
      <w:r w:rsidRPr="00A7499A">
        <w:rPr>
          <w:rFonts w:cs="Arial"/>
          <w:szCs w:val="20"/>
        </w:rPr>
        <w:t xml:space="preserve">scores, with treatment group (digital; vs. standard) as a </w:t>
      </w:r>
      <w:r>
        <w:rPr>
          <w:rFonts w:cs="Arial"/>
          <w:szCs w:val="20"/>
        </w:rPr>
        <w:t>fixed</w:t>
      </w:r>
      <w:r w:rsidRPr="00A7499A">
        <w:rPr>
          <w:rFonts w:cs="Arial"/>
          <w:szCs w:val="20"/>
        </w:rPr>
        <w:t xml:space="preserve"> effect and therapist as a random effect. Starting G</w:t>
      </w:r>
      <w:r>
        <w:rPr>
          <w:rFonts w:cs="Arial"/>
          <w:szCs w:val="20"/>
        </w:rPr>
        <w:t>AD</w:t>
      </w:r>
      <w:r w:rsidRPr="00A7499A">
        <w:rPr>
          <w:rFonts w:cs="Arial"/>
          <w:szCs w:val="20"/>
        </w:rPr>
        <w:t xml:space="preserve">-7 score, </w:t>
      </w:r>
      <w:r>
        <w:rPr>
          <w:rFonts w:cs="Arial"/>
          <w:szCs w:val="20"/>
        </w:rPr>
        <w:t xml:space="preserve">starting PHQ-9 score, and </w:t>
      </w:r>
      <w:r w:rsidRPr="00A7499A">
        <w:rPr>
          <w:rFonts w:cs="Arial"/>
          <w:szCs w:val="20"/>
        </w:rPr>
        <w:t xml:space="preserve">patient demographics (e.g. Age) will </w:t>
      </w:r>
      <w:r>
        <w:rPr>
          <w:rFonts w:cs="Arial"/>
          <w:szCs w:val="20"/>
        </w:rPr>
        <w:t xml:space="preserve">also </w:t>
      </w:r>
      <w:r w:rsidRPr="00A7499A">
        <w:rPr>
          <w:rFonts w:cs="Arial"/>
          <w:szCs w:val="20"/>
        </w:rPr>
        <w:t xml:space="preserve">be included as </w:t>
      </w:r>
      <w:r>
        <w:rPr>
          <w:rFonts w:cs="Arial"/>
          <w:szCs w:val="20"/>
        </w:rPr>
        <w:t>fixed effects</w:t>
      </w:r>
      <w:r w:rsidRPr="00A7499A">
        <w:rPr>
          <w:rFonts w:cs="Arial"/>
          <w:szCs w:val="20"/>
        </w:rPr>
        <w:t xml:space="preserve">. </w:t>
      </w:r>
    </w:p>
    <w:p w14:paraId="4363A3EB" w14:textId="77777777" w:rsidR="00017540" w:rsidRPr="00856420" w:rsidRDefault="00017540" w:rsidP="00017540">
      <w:pPr>
        <w:spacing w:after="0" w:line="360" w:lineRule="auto"/>
        <w:rPr>
          <w:rFonts w:eastAsia="Arial" w:cs="Arial"/>
          <w:szCs w:val="20"/>
        </w:rPr>
      </w:pPr>
    </w:p>
    <w:p w14:paraId="78500375" w14:textId="2BB1CA6C" w:rsidR="009E3001" w:rsidRDefault="009E3001" w:rsidP="00BE1D60">
      <w:pPr>
        <w:spacing w:after="0" w:line="360" w:lineRule="auto"/>
        <w:rPr>
          <w:rFonts w:eastAsia="Arial" w:cs="Arial"/>
          <w:szCs w:val="20"/>
        </w:rPr>
      </w:pPr>
      <w:r w:rsidRPr="00856420">
        <w:rPr>
          <w:rFonts w:eastAsia="Arial" w:cs="Arial"/>
          <w:szCs w:val="20"/>
        </w:rPr>
        <w:t>Growth curve modelling will be used to assess rate of change in primary and secondary outcome measures over time, and calculate the mean number of treatment sessions needed to reach the thresholds for the derived clinical outcomes variables for each group (i.e. mean number of sessions needed to reach recovery or improvement). Descriptive statistics for the mean recovery rate and improvement rate for each group will also be presented.</w:t>
      </w:r>
    </w:p>
    <w:p w14:paraId="5EAF6E25" w14:textId="77777777" w:rsidR="00BE1D60" w:rsidRDefault="00BE1D60" w:rsidP="00BE1D60">
      <w:pPr>
        <w:spacing w:after="0" w:line="360" w:lineRule="auto"/>
        <w:rPr>
          <w:rFonts w:eastAsia="Arial" w:cs="Arial"/>
          <w:szCs w:val="20"/>
        </w:rPr>
      </w:pPr>
    </w:p>
    <w:p w14:paraId="5A2344BE" w14:textId="7B37B1AA" w:rsidR="00217448" w:rsidRPr="00F0513D" w:rsidRDefault="00217448" w:rsidP="00217448">
      <w:pPr>
        <w:pStyle w:val="Heading1"/>
      </w:pPr>
      <w:bookmarkStart w:id="14" w:name="_Toc38620857"/>
      <w:r w:rsidRPr="00F0513D">
        <w:t>Data management</w:t>
      </w:r>
      <w:bookmarkEnd w:id="14"/>
    </w:p>
    <w:p w14:paraId="161123CA" w14:textId="5278985E" w:rsidR="00217448" w:rsidRPr="00F0513D" w:rsidRDefault="00D75438" w:rsidP="00217448">
      <w:pPr>
        <w:spacing w:line="360" w:lineRule="auto"/>
      </w:pPr>
      <w:r>
        <w:t xml:space="preserve">Ieso Digital Health follows nationally and internationally recognised standards for information security (Cyber Essentials Plus, ISO 27001 </w:t>
      </w:r>
      <w:r w:rsidRPr="007A0679">
        <w:t>and the 10 National Data Guardian standards self</w:t>
      </w:r>
      <w:r>
        <w:t>-</w:t>
      </w:r>
      <w:r w:rsidRPr="007A0679">
        <w:t>certified via the NHS Data Security and Protection Toolkit</w:t>
      </w:r>
      <w:r>
        <w:t xml:space="preserve">, </w:t>
      </w:r>
      <w:hyperlink r:id="rId14">
        <w:r w:rsidRPr="4C8E95FF">
          <w:rPr>
            <w:rStyle w:val="Hyperlink"/>
          </w:rPr>
          <w:t>https://www.iesohealth.com/en-gb/legal/iso-certificates</w:t>
        </w:r>
      </w:hyperlink>
      <w:r>
        <w:t xml:space="preserve">). </w:t>
      </w:r>
      <w:r w:rsidR="006A527F">
        <w:t xml:space="preserve">All patient data are stored confidentially and securely within the Microsoft Azure cloud environment geolocated within the UK, configured and maintained by Ieso. In all study-specific data and documents, other than the signed consent, the patients will be identified by a unique study-specific number and/or code, not by name. Patients’ names and any other directly identifying details will not be included in any study data electronic files. </w:t>
      </w:r>
    </w:p>
    <w:p w14:paraId="2A96AC0A" w14:textId="693534BB" w:rsidR="00217448" w:rsidRPr="00F0513D" w:rsidRDefault="00217448" w:rsidP="00217448">
      <w:pPr>
        <w:spacing w:line="360" w:lineRule="auto"/>
      </w:pPr>
      <w:r w:rsidRPr="00F0513D">
        <w:t>Direct access to the data will be granted to authorised researchers and representatives from the sponsor for monitoring and/or audit of the study to ensure compliance with regulations; or if required by law, following at all times appropriate legislation and good governance procedures.</w:t>
      </w:r>
    </w:p>
    <w:p w14:paraId="0F16F430" w14:textId="48403169" w:rsidR="00217448" w:rsidRDefault="004709DC" w:rsidP="00217448">
      <w:pPr>
        <w:spacing w:line="360" w:lineRule="auto"/>
      </w:pPr>
      <w:r>
        <w:t>All research data including personal data held separately from your patient file will be held for a minimum of 20 years in accordance with Medical Research Council guidance.</w:t>
      </w:r>
      <w:r w:rsidRPr="00F0513D">
        <w:t xml:space="preserve"> </w:t>
      </w:r>
      <w:bookmarkStart w:id="15" w:name="_GoBack"/>
      <w:bookmarkEnd w:id="15"/>
      <w:r w:rsidR="00217448" w:rsidRPr="00F0513D">
        <w:t>Personally identifiable data collected as part of routine practice (standard of care) shall be retained per standard clinical practice.</w:t>
      </w:r>
    </w:p>
    <w:p w14:paraId="3E45B471" w14:textId="13282746" w:rsidR="00161EFA" w:rsidRDefault="00161EFA" w:rsidP="00217448">
      <w:pPr>
        <w:spacing w:line="360" w:lineRule="auto"/>
      </w:pPr>
    </w:p>
    <w:p w14:paraId="06776234" w14:textId="6B919829" w:rsidR="00161EFA" w:rsidRDefault="00161EFA" w:rsidP="00217448">
      <w:pPr>
        <w:spacing w:line="360" w:lineRule="auto"/>
      </w:pPr>
    </w:p>
    <w:p w14:paraId="4B875A19" w14:textId="77777777" w:rsidR="00161EFA" w:rsidRPr="00F0513D" w:rsidRDefault="00161EFA" w:rsidP="00217448">
      <w:pPr>
        <w:spacing w:line="360" w:lineRule="auto"/>
      </w:pPr>
    </w:p>
    <w:p w14:paraId="3768962D" w14:textId="6685C915" w:rsidR="00217448" w:rsidRPr="009C33F7" w:rsidRDefault="00217448" w:rsidP="00F63C02">
      <w:pPr>
        <w:pStyle w:val="Heading1"/>
        <w:rPr>
          <w:rFonts w:cs="Times New Roman"/>
          <w:noProof/>
          <w:szCs w:val="24"/>
        </w:rPr>
      </w:pPr>
      <w:bookmarkStart w:id="16" w:name="_Toc38620858"/>
      <w:r w:rsidRPr="009C33F7">
        <w:t>References</w:t>
      </w:r>
      <w:bookmarkEnd w:id="16"/>
    </w:p>
    <w:p w14:paraId="5FD555D9" w14:textId="08D1AF4C"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Pr>
          <w:b/>
          <w:szCs w:val="20"/>
        </w:rPr>
        <w:fldChar w:fldCharType="begin" w:fldLock="1"/>
      </w:r>
      <w:r>
        <w:rPr>
          <w:b/>
          <w:szCs w:val="20"/>
        </w:rPr>
        <w:instrText xml:space="preserve">ADDIN Mendeley Bibliography CSL_BIBLIOGRAPHY </w:instrText>
      </w:r>
      <w:r>
        <w:rPr>
          <w:b/>
          <w:szCs w:val="20"/>
        </w:rPr>
        <w:fldChar w:fldCharType="separate"/>
      </w:r>
      <w:r w:rsidRPr="004304AD">
        <w:rPr>
          <w:rFonts w:cs="Times New Roman"/>
          <w:noProof/>
          <w:szCs w:val="24"/>
        </w:rPr>
        <w:t xml:space="preserve">Catarino, A., Bateup, S., Tablan, V., Innes, K., Freer, S., Richards, A., … Blackwell, A. D. (2018). Demographic and clinical predictors of response to internet-enabled Cognitive Behavioural Therapy for depression and anxiety. </w:t>
      </w:r>
      <w:r w:rsidRPr="004304AD">
        <w:rPr>
          <w:rFonts w:cs="Times New Roman"/>
          <w:i/>
          <w:iCs/>
          <w:noProof/>
          <w:szCs w:val="24"/>
        </w:rPr>
        <w:t>BJPsych Open</w:t>
      </w:r>
      <w:r w:rsidRPr="004304AD">
        <w:rPr>
          <w:rFonts w:cs="Times New Roman"/>
          <w:noProof/>
          <w:szCs w:val="24"/>
        </w:rPr>
        <w:t xml:space="preserve">, </w:t>
      </w:r>
      <w:r w:rsidRPr="004304AD">
        <w:rPr>
          <w:rFonts w:cs="Times New Roman"/>
          <w:i/>
          <w:iCs/>
          <w:noProof/>
          <w:szCs w:val="24"/>
        </w:rPr>
        <w:t>4</w:t>
      </w:r>
      <w:r w:rsidRPr="004304AD">
        <w:rPr>
          <w:rFonts w:cs="Times New Roman"/>
          <w:noProof/>
          <w:szCs w:val="24"/>
        </w:rPr>
        <w:t>(5), 411–418.</w:t>
      </w:r>
    </w:p>
    <w:p w14:paraId="164B4D63"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Clark, D. M. (2011). Implementing NICE guidelines for the psychological treatment of depression and anxiety disorders: The IAPT experience. </w:t>
      </w:r>
      <w:r w:rsidRPr="004304AD">
        <w:rPr>
          <w:rFonts w:cs="Times New Roman"/>
          <w:i/>
          <w:iCs/>
          <w:noProof/>
          <w:szCs w:val="24"/>
        </w:rPr>
        <w:t>International Review of Psychiatry</w:t>
      </w:r>
      <w:r w:rsidRPr="004304AD">
        <w:rPr>
          <w:rFonts w:cs="Times New Roman"/>
          <w:noProof/>
          <w:szCs w:val="24"/>
        </w:rPr>
        <w:t xml:space="preserve">, </w:t>
      </w:r>
      <w:r w:rsidRPr="004304AD">
        <w:rPr>
          <w:rFonts w:cs="Times New Roman"/>
          <w:i/>
          <w:iCs/>
          <w:noProof/>
          <w:szCs w:val="24"/>
        </w:rPr>
        <w:t>23</w:t>
      </w:r>
      <w:r w:rsidRPr="004304AD">
        <w:rPr>
          <w:rFonts w:cs="Times New Roman"/>
          <w:noProof/>
          <w:szCs w:val="24"/>
        </w:rPr>
        <w:t>(4), 318–327. https://doi.org/10.3109/09540261.2011.606803</w:t>
      </w:r>
    </w:p>
    <w:p w14:paraId="61E4837D"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Gilbody, S., Littlewood, E., Hewitt, C., Brierley, G., Tharmanathan, P., Araya, R., … White, D. (2015). Computerised cognitive behaviour therapy (cCBT) as treatment for depression in primary care (REEACT trial): large scale pragmatic randomised controlled trial. </w:t>
      </w:r>
      <w:r w:rsidRPr="004304AD">
        <w:rPr>
          <w:rFonts w:cs="Times New Roman"/>
          <w:i/>
          <w:iCs/>
          <w:noProof/>
          <w:szCs w:val="24"/>
        </w:rPr>
        <w:t>BMJ</w:t>
      </w:r>
      <w:r w:rsidRPr="004304AD">
        <w:rPr>
          <w:rFonts w:cs="Times New Roman"/>
          <w:noProof/>
          <w:szCs w:val="24"/>
        </w:rPr>
        <w:t xml:space="preserve">, </w:t>
      </w:r>
      <w:r w:rsidRPr="004304AD">
        <w:rPr>
          <w:rFonts w:cs="Times New Roman"/>
          <w:i/>
          <w:iCs/>
          <w:noProof/>
          <w:szCs w:val="24"/>
        </w:rPr>
        <w:t>351</w:t>
      </w:r>
      <w:r w:rsidRPr="004304AD">
        <w:rPr>
          <w:rFonts w:cs="Times New Roman"/>
          <w:noProof/>
          <w:szCs w:val="24"/>
        </w:rPr>
        <w:t>, h5627. https://doi.org/10.1136/bmj.h5627</w:t>
      </w:r>
    </w:p>
    <w:p w14:paraId="169538EA"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Gyani, A., Shafran, R., Layard, R., &amp; Clark, D. M. (2013). Enhancing recovery rates: Lessons from year one of IAPT. </w:t>
      </w:r>
      <w:r w:rsidRPr="004304AD">
        <w:rPr>
          <w:rFonts w:cs="Times New Roman"/>
          <w:i/>
          <w:iCs/>
          <w:noProof/>
          <w:szCs w:val="24"/>
        </w:rPr>
        <w:t>Behaviour Research and Therapy</w:t>
      </w:r>
      <w:r w:rsidRPr="004304AD">
        <w:rPr>
          <w:rFonts w:cs="Times New Roman"/>
          <w:noProof/>
          <w:szCs w:val="24"/>
        </w:rPr>
        <w:t xml:space="preserve">, </w:t>
      </w:r>
      <w:r w:rsidRPr="004304AD">
        <w:rPr>
          <w:rFonts w:cs="Times New Roman"/>
          <w:i/>
          <w:iCs/>
          <w:noProof/>
          <w:szCs w:val="24"/>
        </w:rPr>
        <w:t>51</w:t>
      </w:r>
      <w:r w:rsidRPr="004304AD">
        <w:rPr>
          <w:rFonts w:cs="Times New Roman"/>
          <w:noProof/>
          <w:szCs w:val="24"/>
        </w:rPr>
        <w:t>(9), 597–606. https://doi.org/10.1016/j.brat.2013.06.004</w:t>
      </w:r>
    </w:p>
    <w:p w14:paraId="75B52F10"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Holtzheimer, P. E., &amp; Nemeroff, C. B. (2006). Emerging treatments for depression. </w:t>
      </w:r>
      <w:r w:rsidRPr="004304AD">
        <w:rPr>
          <w:rFonts w:cs="Times New Roman"/>
          <w:i/>
          <w:iCs/>
          <w:noProof/>
          <w:szCs w:val="24"/>
        </w:rPr>
        <w:t>Expert Opinion on Pharmacotherapy</w:t>
      </w:r>
      <w:r w:rsidRPr="004304AD">
        <w:rPr>
          <w:rFonts w:cs="Times New Roman"/>
          <w:noProof/>
          <w:szCs w:val="24"/>
        </w:rPr>
        <w:t xml:space="preserve">, </w:t>
      </w:r>
      <w:r w:rsidRPr="004304AD">
        <w:rPr>
          <w:rFonts w:cs="Times New Roman"/>
          <w:i/>
          <w:iCs/>
          <w:noProof/>
          <w:szCs w:val="24"/>
        </w:rPr>
        <w:t>7</w:t>
      </w:r>
      <w:r w:rsidRPr="004304AD">
        <w:rPr>
          <w:rFonts w:cs="Times New Roman"/>
          <w:noProof/>
          <w:szCs w:val="24"/>
        </w:rPr>
        <w:t>(17), 2323–2339. https://doi.org/10.1517/14656566.7.17.2323</w:t>
      </w:r>
    </w:p>
    <w:p w14:paraId="42DB72A5"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Kazantzis, N., Whittington, C., &amp; Dattilio, F. (2010). Meta-analysis of homework effects in cognitive and behavioral therapy: A replication and extension. </w:t>
      </w:r>
      <w:r w:rsidRPr="004304AD">
        <w:rPr>
          <w:rFonts w:cs="Times New Roman"/>
          <w:i/>
          <w:iCs/>
          <w:noProof/>
          <w:szCs w:val="24"/>
        </w:rPr>
        <w:t>Clinical Psychology: Science and Practice</w:t>
      </w:r>
      <w:r w:rsidRPr="004304AD">
        <w:rPr>
          <w:rFonts w:cs="Times New Roman"/>
          <w:noProof/>
          <w:szCs w:val="24"/>
        </w:rPr>
        <w:t>. https://doi.org/10.1111/j.1468-2850.2010.01204.x</w:t>
      </w:r>
    </w:p>
    <w:p w14:paraId="77CA0B44"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Kazantzis, N., Whittington, C., Zelencich, L., Kyrios, M., Norton, P. J., &amp; Hofmann, S. G. (2016). Quantity and Quality of Homework Compliance: A Meta-Analysis of Relations With Outcome in Cognitive Behavior Therapy. </w:t>
      </w:r>
      <w:r w:rsidRPr="004304AD">
        <w:rPr>
          <w:rFonts w:cs="Times New Roman"/>
          <w:i/>
          <w:iCs/>
          <w:noProof/>
          <w:szCs w:val="24"/>
        </w:rPr>
        <w:t>Behavior Therapy</w:t>
      </w:r>
      <w:r w:rsidRPr="004304AD">
        <w:rPr>
          <w:rFonts w:cs="Times New Roman"/>
          <w:noProof/>
          <w:szCs w:val="24"/>
        </w:rPr>
        <w:t xml:space="preserve">, </w:t>
      </w:r>
      <w:r w:rsidRPr="004304AD">
        <w:rPr>
          <w:rFonts w:cs="Times New Roman"/>
          <w:i/>
          <w:iCs/>
          <w:noProof/>
          <w:szCs w:val="24"/>
        </w:rPr>
        <w:t>47</w:t>
      </w:r>
      <w:r w:rsidRPr="004304AD">
        <w:rPr>
          <w:rFonts w:cs="Times New Roman"/>
          <w:noProof/>
          <w:szCs w:val="24"/>
        </w:rPr>
        <w:t>(5), 755–772. https://doi.org/https://doi.org/10.1016/j.beth.2016.05.002</w:t>
      </w:r>
    </w:p>
    <w:p w14:paraId="1D1F1C0D"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Kessler, D., Lewis, G., Kaur, S., Wiles, N., King, M., Weich, S., … Peters, T. J. (2009). Therapist-delivered internet psychotherapy for depression in primary care: a randomised controlled trial. </w:t>
      </w:r>
      <w:r w:rsidRPr="004304AD">
        <w:rPr>
          <w:rFonts w:cs="Times New Roman"/>
          <w:i/>
          <w:iCs/>
          <w:noProof/>
          <w:szCs w:val="24"/>
        </w:rPr>
        <w:t>The Lancet</w:t>
      </w:r>
      <w:r w:rsidRPr="004304AD">
        <w:rPr>
          <w:rFonts w:cs="Times New Roman"/>
          <w:noProof/>
          <w:szCs w:val="24"/>
        </w:rPr>
        <w:t xml:space="preserve">, </w:t>
      </w:r>
      <w:r w:rsidRPr="004304AD">
        <w:rPr>
          <w:rFonts w:cs="Times New Roman"/>
          <w:i/>
          <w:iCs/>
          <w:noProof/>
          <w:szCs w:val="24"/>
        </w:rPr>
        <w:t>374</w:t>
      </w:r>
      <w:r w:rsidRPr="004304AD">
        <w:rPr>
          <w:rFonts w:cs="Times New Roman"/>
          <w:noProof/>
          <w:szCs w:val="24"/>
        </w:rPr>
        <w:t>(9690), 628–634. https://doi.org/10.1016/S0140-6736(09)61257-5</w:t>
      </w:r>
    </w:p>
    <w:p w14:paraId="4D83EB60"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Kroenke, K., Spitzer, R. L., &amp; Williams, J. B. (2001). The PHQ-9: validity of a brief depression severity measure. </w:t>
      </w:r>
      <w:r w:rsidRPr="004304AD">
        <w:rPr>
          <w:rFonts w:cs="Times New Roman"/>
          <w:i/>
          <w:iCs/>
          <w:noProof/>
          <w:szCs w:val="24"/>
        </w:rPr>
        <w:t>Journal of General Internal Medicine</w:t>
      </w:r>
      <w:r w:rsidRPr="004304AD">
        <w:rPr>
          <w:rFonts w:cs="Times New Roman"/>
          <w:noProof/>
          <w:szCs w:val="24"/>
        </w:rPr>
        <w:t xml:space="preserve">, </w:t>
      </w:r>
      <w:r w:rsidRPr="004304AD">
        <w:rPr>
          <w:rFonts w:cs="Times New Roman"/>
          <w:i/>
          <w:iCs/>
          <w:noProof/>
          <w:szCs w:val="24"/>
        </w:rPr>
        <w:t>16</w:t>
      </w:r>
      <w:r w:rsidRPr="004304AD">
        <w:rPr>
          <w:rFonts w:cs="Times New Roman"/>
          <w:noProof/>
          <w:szCs w:val="24"/>
        </w:rPr>
        <w:t xml:space="preserve">(9), 606–613. </w:t>
      </w:r>
      <w:r w:rsidRPr="004304AD">
        <w:rPr>
          <w:rFonts w:cs="Times New Roman"/>
          <w:noProof/>
          <w:szCs w:val="24"/>
        </w:rPr>
        <w:lastRenderedPageBreak/>
        <w:t>https://doi.org/10.1046/j.1525-1497.2001.016009606.x</w:t>
      </w:r>
    </w:p>
    <w:p w14:paraId="58E994BF"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Lozano, R., Naghavi, M., Foreman, K., Lim, S., Shibuya, K., Aboyans, V., … Murray, C. J. L. (2012). Global and regional mortality from 235 causes of death for 20 age groups in 1990 and 2010: A systematic analysis for the Global Burden of Disease Study 2010. </w:t>
      </w:r>
      <w:r w:rsidRPr="004304AD">
        <w:rPr>
          <w:rFonts w:cs="Times New Roman"/>
          <w:i/>
          <w:iCs/>
          <w:noProof/>
          <w:szCs w:val="24"/>
        </w:rPr>
        <w:t>The Lancet</w:t>
      </w:r>
      <w:r w:rsidRPr="004304AD">
        <w:rPr>
          <w:rFonts w:cs="Times New Roman"/>
          <w:noProof/>
          <w:szCs w:val="24"/>
        </w:rPr>
        <w:t>. https://doi.org/10.1016/S0140-6736(12)61728-0</w:t>
      </w:r>
    </w:p>
    <w:p w14:paraId="13FC392F"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National Institute for Health and Clinical Excellence. (2011). Generalised anxiety disorder and panic disorder in adults: Management. </w:t>
      </w:r>
      <w:r w:rsidRPr="004304AD">
        <w:rPr>
          <w:rFonts w:cs="Times New Roman"/>
          <w:i/>
          <w:iCs/>
          <w:noProof/>
          <w:szCs w:val="24"/>
        </w:rPr>
        <w:t>National Institute for Health and Clinical Excellence</w:t>
      </w:r>
      <w:r w:rsidRPr="004304AD">
        <w:rPr>
          <w:rFonts w:cs="Times New Roman"/>
          <w:noProof/>
          <w:szCs w:val="24"/>
        </w:rPr>
        <w:t>.</w:t>
      </w:r>
    </w:p>
    <w:p w14:paraId="4E2A72BA"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Roth, A. D., &amp; Pilling, S. (2008). Using an Evidence-Based Methodology to Identify the Competences Required to Deliver Effective Cognitive and Behavioural Therapy for Depression and Anxiety Disorders. </w:t>
      </w:r>
      <w:r w:rsidRPr="004304AD">
        <w:rPr>
          <w:rFonts w:cs="Times New Roman"/>
          <w:i/>
          <w:iCs/>
          <w:noProof/>
          <w:szCs w:val="24"/>
        </w:rPr>
        <w:t>Behavioural and Cognitive Psychotherapy</w:t>
      </w:r>
      <w:r w:rsidRPr="004304AD">
        <w:rPr>
          <w:rFonts w:cs="Times New Roman"/>
          <w:noProof/>
          <w:szCs w:val="24"/>
        </w:rPr>
        <w:t xml:space="preserve">, </w:t>
      </w:r>
      <w:r w:rsidRPr="004304AD">
        <w:rPr>
          <w:rFonts w:cs="Times New Roman"/>
          <w:i/>
          <w:iCs/>
          <w:noProof/>
          <w:szCs w:val="24"/>
        </w:rPr>
        <w:t>36</w:t>
      </w:r>
      <w:r w:rsidRPr="004304AD">
        <w:rPr>
          <w:rFonts w:cs="Times New Roman"/>
          <w:noProof/>
          <w:szCs w:val="24"/>
        </w:rPr>
        <w:t>(February), 129–147. https://doi.org/10.1017/S1352465808004141</w:t>
      </w:r>
    </w:p>
    <w:p w14:paraId="4D801B51"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Spitzer, R. L., Kroenke, K., Williams, J. B. W., &amp; Löwe, B. (2006). A brief measure for assessing generalized anxiety disorder: the GAD-7. </w:t>
      </w:r>
      <w:r w:rsidRPr="004304AD">
        <w:rPr>
          <w:rFonts w:cs="Times New Roman"/>
          <w:i/>
          <w:iCs/>
          <w:noProof/>
          <w:szCs w:val="24"/>
        </w:rPr>
        <w:t>Archives of Internal Medicine</w:t>
      </w:r>
      <w:r w:rsidRPr="004304AD">
        <w:rPr>
          <w:rFonts w:cs="Times New Roman"/>
          <w:noProof/>
          <w:szCs w:val="24"/>
        </w:rPr>
        <w:t xml:space="preserve">, </w:t>
      </w:r>
      <w:r w:rsidRPr="004304AD">
        <w:rPr>
          <w:rFonts w:cs="Times New Roman"/>
          <w:i/>
          <w:iCs/>
          <w:noProof/>
          <w:szCs w:val="24"/>
        </w:rPr>
        <w:t>166</w:t>
      </w:r>
      <w:r w:rsidRPr="004304AD">
        <w:rPr>
          <w:rFonts w:cs="Times New Roman"/>
          <w:noProof/>
          <w:szCs w:val="24"/>
        </w:rPr>
        <w:t>(10), 1092–1097. https://doi.org/10.1001/archinte.166.10.1092</w:t>
      </w:r>
    </w:p>
    <w:p w14:paraId="46A4D2C9"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Tyrer, P., &amp; Baldwin, D. (2006). Generalised anxiety disorder. </w:t>
      </w:r>
      <w:r w:rsidRPr="004304AD">
        <w:rPr>
          <w:rFonts w:cs="Times New Roman"/>
          <w:i/>
          <w:iCs/>
          <w:noProof/>
          <w:szCs w:val="24"/>
        </w:rPr>
        <w:t>Lancet</w:t>
      </w:r>
      <w:r w:rsidRPr="004304AD">
        <w:rPr>
          <w:rFonts w:cs="Times New Roman"/>
          <w:noProof/>
          <w:szCs w:val="24"/>
        </w:rPr>
        <w:t>. https://doi.org/10.1016/S0140-6736(06)69865-6</w:t>
      </w:r>
    </w:p>
    <w:p w14:paraId="3C373320"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Vos, T., Allen, C., Arora, M., Barber, R. M., Bhutta, Z. A., Brown, A., … Murray, C. J. L. (2016). Global, regional, and national incidence, prevalence, and years lived with disability for 310 diseases and injuries, 1990–2015: a systematic analysis for the Global Burden of Disease Study 2015. </w:t>
      </w:r>
      <w:r w:rsidRPr="004304AD">
        <w:rPr>
          <w:rFonts w:cs="Times New Roman"/>
          <w:i/>
          <w:iCs/>
          <w:noProof/>
          <w:szCs w:val="24"/>
        </w:rPr>
        <w:t>The Lancet</w:t>
      </w:r>
      <w:r w:rsidRPr="004304AD">
        <w:rPr>
          <w:rFonts w:cs="Times New Roman"/>
          <w:noProof/>
          <w:szCs w:val="24"/>
        </w:rPr>
        <w:t xml:space="preserve">, </w:t>
      </w:r>
      <w:r w:rsidRPr="004304AD">
        <w:rPr>
          <w:rFonts w:cs="Times New Roman"/>
          <w:i/>
          <w:iCs/>
          <w:noProof/>
          <w:szCs w:val="24"/>
        </w:rPr>
        <w:t>388</w:t>
      </w:r>
      <w:r w:rsidRPr="004304AD">
        <w:rPr>
          <w:rFonts w:cs="Times New Roman"/>
          <w:noProof/>
          <w:szCs w:val="24"/>
        </w:rPr>
        <w:t>(10053), 1545–1602. https://doi.org/10.1016/S0140-6736(16)31678-6</w:t>
      </w:r>
    </w:p>
    <w:p w14:paraId="2CB11EC1" w14:textId="77777777" w:rsidR="004304AD" w:rsidRPr="004304AD" w:rsidRDefault="004304AD" w:rsidP="004304AD">
      <w:pPr>
        <w:widowControl w:val="0"/>
        <w:autoSpaceDE w:val="0"/>
        <w:autoSpaceDN w:val="0"/>
        <w:adjustRightInd w:val="0"/>
        <w:spacing w:line="360" w:lineRule="auto"/>
        <w:ind w:left="480" w:hanging="480"/>
        <w:rPr>
          <w:rFonts w:cs="Times New Roman"/>
          <w:noProof/>
          <w:szCs w:val="24"/>
        </w:rPr>
      </w:pPr>
      <w:r w:rsidRPr="004304AD">
        <w:rPr>
          <w:rFonts w:cs="Times New Roman"/>
          <w:noProof/>
          <w:szCs w:val="24"/>
        </w:rPr>
        <w:t xml:space="preserve">World Health Organisation. (2014). Mental health : strengthening our response. </w:t>
      </w:r>
      <w:r w:rsidRPr="004304AD">
        <w:rPr>
          <w:rFonts w:cs="Times New Roman"/>
          <w:i/>
          <w:iCs/>
          <w:noProof/>
          <w:szCs w:val="24"/>
        </w:rPr>
        <w:t>Fact Sheet N.220</w:t>
      </w:r>
      <w:r w:rsidRPr="004304AD">
        <w:rPr>
          <w:rFonts w:cs="Times New Roman"/>
          <w:noProof/>
          <w:szCs w:val="24"/>
        </w:rPr>
        <w:t>. https://doi.org/10.1037/e360882004-001</w:t>
      </w:r>
    </w:p>
    <w:p w14:paraId="21F59A92" w14:textId="77777777" w:rsidR="004304AD" w:rsidRPr="004304AD" w:rsidRDefault="004304AD" w:rsidP="004304AD">
      <w:pPr>
        <w:widowControl w:val="0"/>
        <w:autoSpaceDE w:val="0"/>
        <w:autoSpaceDN w:val="0"/>
        <w:adjustRightInd w:val="0"/>
        <w:spacing w:line="360" w:lineRule="auto"/>
        <w:ind w:left="480" w:hanging="480"/>
        <w:rPr>
          <w:noProof/>
        </w:rPr>
      </w:pPr>
      <w:r w:rsidRPr="004304AD">
        <w:rPr>
          <w:rFonts w:cs="Times New Roman"/>
          <w:noProof/>
          <w:szCs w:val="24"/>
        </w:rPr>
        <w:t xml:space="preserve">World Health Organization. (2011). Mental Health Atlas 2011. </w:t>
      </w:r>
      <w:r w:rsidRPr="004304AD">
        <w:rPr>
          <w:rFonts w:cs="Times New Roman"/>
          <w:i/>
          <w:iCs/>
          <w:noProof/>
          <w:szCs w:val="24"/>
        </w:rPr>
        <w:t>World Health Organization</w:t>
      </w:r>
      <w:r w:rsidRPr="004304AD">
        <w:rPr>
          <w:rFonts w:cs="Times New Roman"/>
          <w:noProof/>
          <w:szCs w:val="24"/>
        </w:rPr>
        <w:t>. https://doi.org/10.1093/bja/aes067</w:t>
      </w:r>
    </w:p>
    <w:p w14:paraId="6DF02BCB" w14:textId="66379F50" w:rsidR="004304AD" w:rsidRPr="00655AC9" w:rsidRDefault="004304AD" w:rsidP="00217448">
      <w:pPr>
        <w:spacing w:line="360" w:lineRule="auto"/>
        <w:rPr>
          <w:b/>
          <w:szCs w:val="20"/>
        </w:rPr>
      </w:pPr>
      <w:r>
        <w:rPr>
          <w:b/>
          <w:szCs w:val="20"/>
        </w:rPr>
        <w:fldChar w:fldCharType="end"/>
      </w:r>
    </w:p>
    <w:p w14:paraId="357F934B" w14:textId="77777777" w:rsidR="0038531C" w:rsidRPr="009E4AD1" w:rsidRDefault="0038531C" w:rsidP="00161EFA"/>
    <w:sectPr w:rsidR="0038531C" w:rsidRPr="009E4AD1">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759C3" w14:textId="77777777" w:rsidR="00E654FE" w:rsidRDefault="00E654FE">
      <w:pPr>
        <w:spacing w:after="0" w:line="240" w:lineRule="auto"/>
      </w:pPr>
      <w:r>
        <w:separator/>
      </w:r>
    </w:p>
  </w:endnote>
  <w:endnote w:type="continuationSeparator" w:id="0">
    <w:p w14:paraId="11A59C81" w14:textId="77777777" w:rsidR="00E654FE" w:rsidRDefault="00E654FE">
      <w:pPr>
        <w:spacing w:after="0" w:line="240" w:lineRule="auto"/>
      </w:pPr>
      <w:r>
        <w:continuationSeparator/>
      </w:r>
    </w:p>
  </w:endnote>
  <w:endnote w:type="continuationNotice" w:id="1">
    <w:p w14:paraId="3A681C0B" w14:textId="77777777" w:rsidR="00E654FE" w:rsidRDefault="00E654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880425"/>
      <w:docPartObj>
        <w:docPartGallery w:val="Page Numbers (Bottom of Page)"/>
        <w:docPartUnique/>
      </w:docPartObj>
    </w:sdtPr>
    <w:sdtEndPr>
      <w:rPr>
        <w:noProof/>
      </w:rPr>
    </w:sdtEndPr>
    <w:sdtContent>
      <w:p w14:paraId="14537CDE" w14:textId="77777777" w:rsidR="000B1F21" w:rsidRDefault="000B1F2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61EA0D30" w14:textId="77777777" w:rsidR="000B1F21" w:rsidRDefault="000B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AB72B" w14:textId="77777777" w:rsidR="00E654FE" w:rsidRDefault="00E654FE">
      <w:pPr>
        <w:spacing w:after="0" w:line="240" w:lineRule="auto"/>
      </w:pPr>
      <w:r>
        <w:separator/>
      </w:r>
    </w:p>
  </w:footnote>
  <w:footnote w:type="continuationSeparator" w:id="0">
    <w:p w14:paraId="3C2603CE" w14:textId="77777777" w:rsidR="00E654FE" w:rsidRDefault="00E654FE">
      <w:pPr>
        <w:spacing w:after="0" w:line="240" w:lineRule="auto"/>
      </w:pPr>
      <w:r>
        <w:continuationSeparator/>
      </w:r>
    </w:p>
  </w:footnote>
  <w:footnote w:type="continuationNotice" w:id="1">
    <w:p w14:paraId="7ED52C9A" w14:textId="77777777" w:rsidR="00E654FE" w:rsidRDefault="00E654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0B1F21" w14:paraId="285E3F78" w14:textId="77777777" w:rsidTr="724A0161">
      <w:tc>
        <w:tcPr>
          <w:tcW w:w="3009" w:type="dxa"/>
        </w:tcPr>
        <w:p w14:paraId="0A0BD392" w14:textId="68F62995" w:rsidR="000B1F21" w:rsidRDefault="000B1F21" w:rsidP="724A0161">
          <w:pPr>
            <w:pStyle w:val="Header"/>
            <w:ind w:left="-115"/>
          </w:pPr>
        </w:p>
      </w:tc>
      <w:tc>
        <w:tcPr>
          <w:tcW w:w="3009" w:type="dxa"/>
        </w:tcPr>
        <w:p w14:paraId="1E13C64E" w14:textId="3ED38AE2" w:rsidR="000B1F21" w:rsidRDefault="000B1F21" w:rsidP="724A0161">
          <w:pPr>
            <w:pStyle w:val="Header"/>
            <w:jc w:val="center"/>
          </w:pPr>
        </w:p>
      </w:tc>
      <w:tc>
        <w:tcPr>
          <w:tcW w:w="3009" w:type="dxa"/>
        </w:tcPr>
        <w:p w14:paraId="709121A3" w14:textId="771CCB30" w:rsidR="000B1F21" w:rsidRDefault="000B1F21" w:rsidP="724A0161">
          <w:pPr>
            <w:pStyle w:val="Header"/>
            <w:ind w:right="-115"/>
            <w:jc w:val="right"/>
          </w:pPr>
        </w:p>
      </w:tc>
    </w:tr>
  </w:tbl>
  <w:p w14:paraId="59473FBE" w14:textId="3787FA3D" w:rsidR="000B1F21" w:rsidRDefault="000B1F21" w:rsidP="724A01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D20D0"/>
    <w:multiLevelType w:val="hybridMultilevel"/>
    <w:tmpl w:val="1D4C56F2"/>
    <w:lvl w:ilvl="0" w:tplc="1CD0A5A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C48D3"/>
    <w:multiLevelType w:val="hybridMultilevel"/>
    <w:tmpl w:val="4000CEC0"/>
    <w:lvl w:ilvl="0" w:tplc="08090001">
      <w:numFmt w:val="bullet"/>
      <w:lvlText w:val=""/>
      <w:lvlJc w:val="left"/>
      <w:pPr>
        <w:tabs>
          <w:tab w:val="num" w:pos="720"/>
        </w:tabs>
        <w:ind w:left="720" w:hanging="360"/>
      </w:pPr>
      <w:rPr>
        <w:rFonts w:ascii="Symbol" w:eastAsia="Times New Roman" w:hAnsi="Symbol" w:cs="Times New Roman"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9A0375B"/>
    <w:multiLevelType w:val="hybridMultilevel"/>
    <w:tmpl w:val="B79A31E4"/>
    <w:lvl w:ilvl="0" w:tplc="902A2F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8C277A"/>
    <w:multiLevelType w:val="multilevel"/>
    <w:tmpl w:val="57220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5E1617"/>
    <w:multiLevelType w:val="multilevel"/>
    <w:tmpl w:val="6FDA5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372B2C"/>
    <w:multiLevelType w:val="hybridMultilevel"/>
    <w:tmpl w:val="947CFF0E"/>
    <w:lvl w:ilvl="0" w:tplc="AAB2046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B22B85"/>
    <w:multiLevelType w:val="multilevel"/>
    <w:tmpl w:val="75B05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F90864"/>
    <w:multiLevelType w:val="multilevel"/>
    <w:tmpl w:val="49DE56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C92FE0"/>
    <w:multiLevelType w:val="hybridMultilevel"/>
    <w:tmpl w:val="0A408EE8"/>
    <w:lvl w:ilvl="0" w:tplc="08090001">
      <w:start w:val="1"/>
      <w:numFmt w:val="bullet"/>
      <w:lvlText w:val=""/>
      <w:lvlJc w:val="left"/>
      <w:pPr>
        <w:ind w:left="720" w:hanging="360"/>
      </w:pPr>
      <w:rPr>
        <w:rFonts w:ascii="Symbol" w:hAnsi="Symbol" w:hint="default"/>
      </w:rPr>
    </w:lvl>
    <w:lvl w:ilvl="1" w:tplc="CD3ACF54">
      <w:numFmt w:val="bullet"/>
      <w:lvlText w:val="-"/>
      <w:lvlJc w:val="left"/>
      <w:pPr>
        <w:ind w:left="1800" w:hanging="720"/>
      </w:pPr>
      <w:rPr>
        <w:rFonts w:ascii="Arial" w:eastAsia="Arial"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583852"/>
    <w:multiLevelType w:val="hybridMultilevel"/>
    <w:tmpl w:val="D7E4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305B04"/>
    <w:multiLevelType w:val="multilevel"/>
    <w:tmpl w:val="BFDCD3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D704E1"/>
    <w:multiLevelType w:val="hybridMultilevel"/>
    <w:tmpl w:val="F418F5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00021C"/>
    <w:multiLevelType w:val="hybridMultilevel"/>
    <w:tmpl w:val="283A8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B9161D"/>
    <w:multiLevelType w:val="multilevel"/>
    <w:tmpl w:val="3348D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0A4090"/>
    <w:multiLevelType w:val="hybridMultilevel"/>
    <w:tmpl w:val="F33AA9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31537A3"/>
    <w:multiLevelType w:val="hybridMultilevel"/>
    <w:tmpl w:val="D8523C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0E1731"/>
    <w:multiLevelType w:val="multilevel"/>
    <w:tmpl w:val="CD76C74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14"/>
  </w:num>
  <w:num w:numId="2">
    <w:abstractNumId w:val="8"/>
  </w:num>
  <w:num w:numId="3">
    <w:abstractNumId w:val="9"/>
  </w:num>
  <w:num w:numId="4">
    <w:abstractNumId w:val="5"/>
  </w:num>
  <w:num w:numId="5">
    <w:abstractNumId w:val="2"/>
  </w:num>
  <w:num w:numId="6">
    <w:abstractNumId w:val="15"/>
  </w:num>
  <w:num w:numId="7">
    <w:abstractNumId w:val="0"/>
  </w:num>
  <w:num w:numId="8">
    <w:abstractNumId w:val="12"/>
  </w:num>
  <w:num w:numId="9">
    <w:abstractNumId w:val="11"/>
  </w:num>
  <w:num w:numId="10">
    <w:abstractNumId w:val="4"/>
  </w:num>
  <w:num w:numId="11">
    <w:abstractNumId w:val="16"/>
  </w:num>
  <w:num w:numId="12">
    <w:abstractNumId w:val="6"/>
  </w:num>
  <w:num w:numId="13">
    <w:abstractNumId w:val="10"/>
  </w:num>
  <w:num w:numId="14">
    <w:abstractNumId w:val="1"/>
  </w:num>
  <w:num w:numId="15">
    <w:abstractNumId w:val="3"/>
  </w:num>
  <w:num w:numId="16">
    <w:abstractNumId w:val="1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7448"/>
    <w:rsid w:val="0000056F"/>
    <w:rsid w:val="00002351"/>
    <w:rsid w:val="00004B7C"/>
    <w:rsid w:val="000065CD"/>
    <w:rsid w:val="00017540"/>
    <w:rsid w:val="000201DC"/>
    <w:rsid w:val="00020879"/>
    <w:rsid w:val="00024852"/>
    <w:rsid w:val="00024B99"/>
    <w:rsid w:val="0002541B"/>
    <w:rsid w:val="000309E8"/>
    <w:rsid w:val="00030CD3"/>
    <w:rsid w:val="000442A7"/>
    <w:rsid w:val="000555D3"/>
    <w:rsid w:val="0005571E"/>
    <w:rsid w:val="00061920"/>
    <w:rsid w:val="00061948"/>
    <w:rsid w:val="00066616"/>
    <w:rsid w:val="00067C5E"/>
    <w:rsid w:val="0007010A"/>
    <w:rsid w:val="000716A9"/>
    <w:rsid w:val="00071B27"/>
    <w:rsid w:val="00072026"/>
    <w:rsid w:val="00073341"/>
    <w:rsid w:val="00075521"/>
    <w:rsid w:val="000807F9"/>
    <w:rsid w:val="00084EC8"/>
    <w:rsid w:val="000905FC"/>
    <w:rsid w:val="00090F60"/>
    <w:rsid w:val="00093457"/>
    <w:rsid w:val="00096377"/>
    <w:rsid w:val="000979A6"/>
    <w:rsid w:val="000A3115"/>
    <w:rsid w:val="000A61F1"/>
    <w:rsid w:val="000B0220"/>
    <w:rsid w:val="000B1F21"/>
    <w:rsid w:val="000B22CC"/>
    <w:rsid w:val="000B2466"/>
    <w:rsid w:val="000B2AAC"/>
    <w:rsid w:val="000B37E1"/>
    <w:rsid w:val="000B78C4"/>
    <w:rsid w:val="000C0F5C"/>
    <w:rsid w:val="000C18BB"/>
    <w:rsid w:val="000C4327"/>
    <w:rsid w:val="000C4877"/>
    <w:rsid w:val="000C556D"/>
    <w:rsid w:val="000C57FC"/>
    <w:rsid w:val="000C6A14"/>
    <w:rsid w:val="000D3F97"/>
    <w:rsid w:val="000D4D7D"/>
    <w:rsid w:val="000E15C3"/>
    <w:rsid w:val="000E2AD2"/>
    <w:rsid w:val="000E516D"/>
    <w:rsid w:val="000E5BC9"/>
    <w:rsid w:val="000F05CD"/>
    <w:rsid w:val="000F355F"/>
    <w:rsid w:val="000F5ECD"/>
    <w:rsid w:val="000F74CA"/>
    <w:rsid w:val="00100FA6"/>
    <w:rsid w:val="001016A2"/>
    <w:rsid w:val="0010303A"/>
    <w:rsid w:val="00103430"/>
    <w:rsid w:val="00104CF3"/>
    <w:rsid w:val="001066FB"/>
    <w:rsid w:val="00107238"/>
    <w:rsid w:val="001113AD"/>
    <w:rsid w:val="0011630E"/>
    <w:rsid w:val="00116EE6"/>
    <w:rsid w:val="00121345"/>
    <w:rsid w:val="00124A38"/>
    <w:rsid w:val="00131453"/>
    <w:rsid w:val="001353BB"/>
    <w:rsid w:val="00135DAB"/>
    <w:rsid w:val="00135E7A"/>
    <w:rsid w:val="001363F8"/>
    <w:rsid w:val="00146611"/>
    <w:rsid w:val="00153EAD"/>
    <w:rsid w:val="001547CD"/>
    <w:rsid w:val="001558B9"/>
    <w:rsid w:val="00155E68"/>
    <w:rsid w:val="00161EFA"/>
    <w:rsid w:val="00164308"/>
    <w:rsid w:val="00165AD9"/>
    <w:rsid w:val="00176C18"/>
    <w:rsid w:val="00177949"/>
    <w:rsid w:val="001806FD"/>
    <w:rsid w:val="001858BB"/>
    <w:rsid w:val="00186B6D"/>
    <w:rsid w:val="00192962"/>
    <w:rsid w:val="00193082"/>
    <w:rsid w:val="001A6425"/>
    <w:rsid w:val="001B1B6A"/>
    <w:rsid w:val="001B5DA6"/>
    <w:rsid w:val="001B7701"/>
    <w:rsid w:val="001C16D0"/>
    <w:rsid w:val="001C44C4"/>
    <w:rsid w:val="001C4F33"/>
    <w:rsid w:val="001C5745"/>
    <w:rsid w:val="001C5B19"/>
    <w:rsid w:val="001D1341"/>
    <w:rsid w:val="001D5142"/>
    <w:rsid w:val="001D6059"/>
    <w:rsid w:val="001E3470"/>
    <w:rsid w:val="001E52DE"/>
    <w:rsid w:val="001E5C84"/>
    <w:rsid w:val="001F274D"/>
    <w:rsid w:val="001F40AC"/>
    <w:rsid w:val="002006B6"/>
    <w:rsid w:val="00202153"/>
    <w:rsid w:val="002041EB"/>
    <w:rsid w:val="0020534F"/>
    <w:rsid w:val="00210953"/>
    <w:rsid w:val="00213061"/>
    <w:rsid w:val="00217448"/>
    <w:rsid w:val="00217789"/>
    <w:rsid w:val="002228F8"/>
    <w:rsid w:val="00225D4A"/>
    <w:rsid w:val="00226525"/>
    <w:rsid w:val="00234744"/>
    <w:rsid w:val="0023530E"/>
    <w:rsid w:val="002359A4"/>
    <w:rsid w:val="0023685C"/>
    <w:rsid w:val="00237226"/>
    <w:rsid w:val="00237906"/>
    <w:rsid w:val="002467F2"/>
    <w:rsid w:val="00250CEB"/>
    <w:rsid w:val="00253AB6"/>
    <w:rsid w:val="00266CD0"/>
    <w:rsid w:val="00266D11"/>
    <w:rsid w:val="00271DC7"/>
    <w:rsid w:val="00276BFF"/>
    <w:rsid w:val="002772B3"/>
    <w:rsid w:val="00280BB3"/>
    <w:rsid w:val="00282284"/>
    <w:rsid w:val="002834D2"/>
    <w:rsid w:val="00283943"/>
    <w:rsid w:val="0028562B"/>
    <w:rsid w:val="002943E5"/>
    <w:rsid w:val="00294805"/>
    <w:rsid w:val="002A0078"/>
    <w:rsid w:val="002A03A8"/>
    <w:rsid w:val="002A183E"/>
    <w:rsid w:val="002A25B9"/>
    <w:rsid w:val="002B1325"/>
    <w:rsid w:val="002B64DD"/>
    <w:rsid w:val="002C388C"/>
    <w:rsid w:val="002C5E1F"/>
    <w:rsid w:val="002D3B9C"/>
    <w:rsid w:val="002D4457"/>
    <w:rsid w:val="002E41A5"/>
    <w:rsid w:val="002F08D5"/>
    <w:rsid w:val="002F2CB8"/>
    <w:rsid w:val="002F6390"/>
    <w:rsid w:val="002F799A"/>
    <w:rsid w:val="00302221"/>
    <w:rsid w:val="0030521B"/>
    <w:rsid w:val="00310C0A"/>
    <w:rsid w:val="00314718"/>
    <w:rsid w:val="00314E07"/>
    <w:rsid w:val="003151B2"/>
    <w:rsid w:val="00317F02"/>
    <w:rsid w:val="003202CB"/>
    <w:rsid w:val="00320EE9"/>
    <w:rsid w:val="0032342B"/>
    <w:rsid w:val="00324613"/>
    <w:rsid w:val="00325F37"/>
    <w:rsid w:val="00330006"/>
    <w:rsid w:val="00330D16"/>
    <w:rsid w:val="00331F40"/>
    <w:rsid w:val="00334AF7"/>
    <w:rsid w:val="00335EA0"/>
    <w:rsid w:val="00341C7B"/>
    <w:rsid w:val="00342F8F"/>
    <w:rsid w:val="00343D0E"/>
    <w:rsid w:val="00347123"/>
    <w:rsid w:val="003477DE"/>
    <w:rsid w:val="00354A0A"/>
    <w:rsid w:val="0035664C"/>
    <w:rsid w:val="0035790B"/>
    <w:rsid w:val="00366626"/>
    <w:rsid w:val="00367873"/>
    <w:rsid w:val="00372408"/>
    <w:rsid w:val="0037266C"/>
    <w:rsid w:val="003737D4"/>
    <w:rsid w:val="00373E83"/>
    <w:rsid w:val="00382577"/>
    <w:rsid w:val="0038368D"/>
    <w:rsid w:val="0038531C"/>
    <w:rsid w:val="0038682E"/>
    <w:rsid w:val="00387DF8"/>
    <w:rsid w:val="00387F3F"/>
    <w:rsid w:val="00393AE4"/>
    <w:rsid w:val="003A094E"/>
    <w:rsid w:val="003A0B19"/>
    <w:rsid w:val="003A1630"/>
    <w:rsid w:val="003A1C1F"/>
    <w:rsid w:val="003A4FCE"/>
    <w:rsid w:val="003A5BD7"/>
    <w:rsid w:val="003B01EA"/>
    <w:rsid w:val="003B6B6A"/>
    <w:rsid w:val="003B739B"/>
    <w:rsid w:val="003C16E0"/>
    <w:rsid w:val="003C2EC1"/>
    <w:rsid w:val="003C398C"/>
    <w:rsid w:val="003C4DBF"/>
    <w:rsid w:val="003C6741"/>
    <w:rsid w:val="003C678B"/>
    <w:rsid w:val="003C78CA"/>
    <w:rsid w:val="003C7AC4"/>
    <w:rsid w:val="003D7FE3"/>
    <w:rsid w:val="003E05A9"/>
    <w:rsid w:val="003E49D7"/>
    <w:rsid w:val="003E56DA"/>
    <w:rsid w:val="003E6FEC"/>
    <w:rsid w:val="00400115"/>
    <w:rsid w:val="00400C71"/>
    <w:rsid w:val="00405C68"/>
    <w:rsid w:val="00406324"/>
    <w:rsid w:val="004175D4"/>
    <w:rsid w:val="004207E3"/>
    <w:rsid w:val="0042173C"/>
    <w:rsid w:val="004304AD"/>
    <w:rsid w:val="00435FD6"/>
    <w:rsid w:val="00436861"/>
    <w:rsid w:val="0043796F"/>
    <w:rsid w:val="004429DF"/>
    <w:rsid w:val="00442A5E"/>
    <w:rsid w:val="00445BB2"/>
    <w:rsid w:val="00446177"/>
    <w:rsid w:val="004473DF"/>
    <w:rsid w:val="00452A09"/>
    <w:rsid w:val="004544AA"/>
    <w:rsid w:val="00454E0D"/>
    <w:rsid w:val="00456B0A"/>
    <w:rsid w:val="00457E84"/>
    <w:rsid w:val="00460515"/>
    <w:rsid w:val="004612F6"/>
    <w:rsid w:val="004626A4"/>
    <w:rsid w:val="004647C4"/>
    <w:rsid w:val="0046553C"/>
    <w:rsid w:val="00465C4B"/>
    <w:rsid w:val="00466663"/>
    <w:rsid w:val="004709DC"/>
    <w:rsid w:val="004718EE"/>
    <w:rsid w:val="0047221C"/>
    <w:rsid w:val="0047479D"/>
    <w:rsid w:val="004802D9"/>
    <w:rsid w:val="004805D1"/>
    <w:rsid w:val="00482E34"/>
    <w:rsid w:val="00483AE2"/>
    <w:rsid w:val="0048681D"/>
    <w:rsid w:val="00491E6F"/>
    <w:rsid w:val="00496E71"/>
    <w:rsid w:val="004974BE"/>
    <w:rsid w:val="004A166E"/>
    <w:rsid w:val="004B1AFF"/>
    <w:rsid w:val="004B1CCB"/>
    <w:rsid w:val="004B2913"/>
    <w:rsid w:val="004B2B73"/>
    <w:rsid w:val="004B4141"/>
    <w:rsid w:val="004B5C33"/>
    <w:rsid w:val="004B7017"/>
    <w:rsid w:val="004B7353"/>
    <w:rsid w:val="004C0BB8"/>
    <w:rsid w:val="004C126C"/>
    <w:rsid w:val="004C1C61"/>
    <w:rsid w:val="004C25D6"/>
    <w:rsid w:val="004C3D1A"/>
    <w:rsid w:val="004D4508"/>
    <w:rsid w:val="004D525A"/>
    <w:rsid w:val="004D564F"/>
    <w:rsid w:val="004E3530"/>
    <w:rsid w:val="004E4394"/>
    <w:rsid w:val="004E5C0F"/>
    <w:rsid w:val="004E6404"/>
    <w:rsid w:val="004E6803"/>
    <w:rsid w:val="004F143E"/>
    <w:rsid w:val="004F1C71"/>
    <w:rsid w:val="004F2B96"/>
    <w:rsid w:val="004F582B"/>
    <w:rsid w:val="004F7863"/>
    <w:rsid w:val="004F79D7"/>
    <w:rsid w:val="00505DA5"/>
    <w:rsid w:val="00512694"/>
    <w:rsid w:val="00512AEB"/>
    <w:rsid w:val="00516B0E"/>
    <w:rsid w:val="00521FDB"/>
    <w:rsid w:val="005223E4"/>
    <w:rsid w:val="00522FB5"/>
    <w:rsid w:val="00523529"/>
    <w:rsid w:val="00524FDF"/>
    <w:rsid w:val="00525213"/>
    <w:rsid w:val="00531086"/>
    <w:rsid w:val="0053401C"/>
    <w:rsid w:val="00534CD1"/>
    <w:rsid w:val="00536C43"/>
    <w:rsid w:val="005408F2"/>
    <w:rsid w:val="00541423"/>
    <w:rsid w:val="0054186C"/>
    <w:rsid w:val="00541B6A"/>
    <w:rsid w:val="005431F6"/>
    <w:rsid w:val="005433AE"/>
    <w:rsid w:val="0054427F"/>
    <w:rsid w:val="005462D5"/>
    <w:rsid w:val="00552607"/>
    <w:rsid w:val="00552A2A"/>
    <w:rsid w:val="0055362F"/>
    <w:rsid w:val="00553EB4"/>
    <w:rsid w:val="0055574C"/>
    <w:rsid w:val="005659A9"/>
    <w:rsid w:val="0056780C"/>
    <w:rsid w:val="005678C6"/>
    <w:rsid w:val="005730B8"/>
    <w:rsid w:val="0057333A"/>
    <w:rsid w:val="00574455"/>
    <w:rsid w:val="0057524C"/>
    <w:rsid w:val="005771B2"/>
    <w:rsid w:val="00580160"/>
    <w:rsid w:val="00580D5E"/>
    <w:rsid w:val="00581435"/>
    <w:rsid w:val="00587856"/>
    <w:rsid w:val="00587F16"/>
    <w:rsid w:val="005913CC"/>
    <w:rsid w:val="00591816"/>
    <w:rsid w:val="00592610"/>
    <w:rsid w:val="00592BB2"/>
    <w:rsid w:val="00592E3C"/>
    <w:rsid w:val="00592E93"/>
    <w:rsid w:val="0059437C"/>
    <w:rsid w:val="00597FDF"/>
    <w:rsid w:val="005A0FB1"/>
    <w:rsid w:val="005A443D"/>
    <w:rsid w:val="005B2424"/>
    <w:rsid w:val="005B7EC4"/>
    <w:rsid w:val="005C5B4A"/>
    <w:rsid w:val="005D37D7"/>
    <w:rsid w:val="005D3FB4"/>
    <w:rsid w:val="005E417F"/>
    <w:rsid w:val="005E4E99"/>
    <w:rsid w:val="005E7020"/>
    <w:rsid w:val="005F2FD6"/>
    <w:rsid w:val="005F35DA"/>
    <w:rsid w:val="005F6CEA"/>
    <w:rsid w:val="005F6DED"/>
    <w:rsid w:val="005F737A"/>
    <w:rsid w:val="005F7577"/>
    <w:rsid w:val="005F7ABA"/>
    <w:rsid w:val="00603733"/>
    <w:rsid w:val="00605ABB"/>
    <w:rsid w:val="00605E8B"/>
    <w:rsid w:val="0061512D"/>
    <w:rsid w:val="0061620E"/>
    <w:rsid w:val="00617633"/>
    <w:rsid w:val="006208C6"/>
    <w:rsid w:val="0062636E"/>
    <w:rsid w:val="00626A0B"/>
    <w:rsid w:val="006278BC"/>
    <w:rsid w:val="0063175F"/>
    <w:rsid w:val="006334F9"/>
    <w:rsid w:val="006349B1"/>
    <w:rsid w:val="006356EE"/>
    <w:rsid w:val="00637B36"/>
    <w:rsid w:val="00637BDE"/>
    <w:rsid w:val="006460AF"/>
    <w:rsid w:val="006464AE"/>
    <w:rsid w:val="00647972"/>
    <w:rsid w:val="00651395"/>
    <w:rsid w:val="00654681"/>
    <w:rsid w:val="00655AC9"/>
    <w:rsid w:val="00657A55"/>
    <w:rsid w:val="00663AE8"/>
    <w:rsid w:val="006653BC"/>
    <w:rsid w:val="006674C9"/>
    <w:rsid w:val="00667D69"/>
    <w:rsid w:val="00674A64"/>
    <w:rsid w:val="00674DF2"/>
    <w:rsid w:val="006771E9"/>
    <w:rsid w:val="0068059B"/>
    <w:rsid w:val="0068166A"/>
    <w:rsid w:val="00685287"/>
    <w:rsid w:val="00687857"/>
    <w:rsid w:val="006923A9"/>
    <w:rsid w:val="00697AAE"/>
    <w:rsid w:val="006A429C"/>
    <w:rsid w:val="006A477F"/>
    <w:rsid w:val="006A527F"/>
    <w:rsid w:val="006B291A"/>
    <w:rsid w:val="006C06A9"/>
    <w:rsid w:val="006C1BF3"/>
    <w:rsid w:val="006C2C4E"/>
    <w:rsid w:val="006C57EA"/>
    <w:rsid w:val="006C7FE5"/>
    <w:rsid w:val="006D08D7"/>
    <w:rsid w:val="006D118A"/>
    <w:rsid w:val="006D1A44"/>
    <w:rsid w:val="006D27C4"/>
    <w:rsid w:val="006D4EEA"/>
    <w:rsid w:val="006D6682"/>
    <w:rsid w:val="006D6D07"/>
    <w:rsid w:val="006D7953"/>
    <w:rsid w:val="006E2CC5"/>
    <w:rsid w:val="006E3BEB"/>
    <w:rsid w:val="006E67E8"/>
    <w:rsid w:val="006E69DA"/>
    <w:rsid w:val="006E7993"/>
    <w:rsid w:val="007037A3"/>
    <w:rsid w:val="00706418"/>
    <w:rsid w:val="00707110"/>
    <w:rsid w:val="00707B77"/>
    <w:rsid w:val="007145E9"/>
    <w:rsid w:val="007150F5"/>
    <w:rsid w:val="0072177E"/>
    <w:rsid w:val="007219BF"/>
    <w:rsid w:val="0072380D"/>
    <w:rsid w:val="00727142"/>
    <w:rsid w:val="00730C94"/>
    <w:rsid w:val="007311D6"/>
    <w:rsid w:val="00731C84"/>
    <w:rsid w:val="00732B92"/>
    <w:rsid w:val="00741479"/>
    <w:rsid w:val="00743506"/>
    <w:rsid w:val="00743695"/>
    <w:rsid w:val="0074518D"/>
    <w:rsid w:val="007455C1"/>
    <w:rsid w:val="00745672"/>
    <w:rsid w:val="00752A4B"/>
    <w:rsid w:val="00753A60"/>
    <w:rsid w:val="00755F0B"/>
    <w:rsid w:val="007675AF"/>
    <w:rsid w:val="00767AB7"/>
    <w:rsid w:val="00770D6F"/>
    <w:rsid w:val="00775557"/>
    <w:rsid w:val="00775856"/>
    <w:rsid w:val="007772B3"/>
    <w:rsid w:val="00777C85"/>
    <w:rsid w:val="00777D63"/>
    <w:rsid w:val="007802E1"/>
    <w:rsid w:val="00783858"/>
    <w:rsid w:val="00791587"/>
    <w:rsid w:val="00793C05"/>
    <w:rsid w:val="007957D3"/>
    <w:rsid w:val="007979F3"/>
    <w:rsid w:val="007A2366"/>
    <w:rsid w:val="007A4AC1"/>
    <w:rsid w:val="007A4D65"/>
    <w:rsid w:val="007B0042"/>
    <w:rsid w:val="007B62BF"/>
    <w:rsid w:val="007B79A3"/>
    <w:rsid w:val="007B7BE1"/>
    <w:rsid w:val="007C1CC9"/>
    <w:rsid w:val="007C41A3"/>
    <w:rsid w:val="007C456B"/>
    <w:rsid w:val="007C52A9"/>
    <w:rsid w:val="007C724F"/>
    <w:rsid w:val="007C7E5C"/>
    <w:rsid w:val="007C7F00"/>
    <w:rsid w:val="007D2E34"/>
    <w:rsid w:val="007E2E06"/>
    <w:rsid w:val="007E607C"/>
    <w:rsid w:val="007F03F7"/>
    <w:rsid w:val="007F101F"/>
    <w:rsid w:val="007F424A"/>
    <w:rsid w:val="007F5D5F"/>
    <w:rsid w:val="008008E4"/>
    <w:rsid w:val="00803444"/>
    <w:rsid w:val="00804786"/>
    <w:rsid w:val="00804B25"/>
    <w:rsid w:val="00805CD0"/>
    <w:rsid w:val="0081296D"/>
    <w:rsid w:val="00814049"/>
    <w:rsid w:val="00815DD2"/>
    <w:rsid w:val="008166FA"/>
    <w:rsid w:val="0082093D"/>
    <w:rsid w:val="00824045"/>
    <w:rsid w:val="00825415"/>
    <w:rsid w:val="008318F3"/>
    <w:rsid w:val="00834E57"/>
    <w:rsid w:val="0084250B"/>
    <w:rsid w:val="008437A4"/>
    <w:rsid w:val="008507E7"/>
    <w:rsid w:val="00850D5E"/>
    <w:rsid w:val="008534BB"/>
    <w:rsid w:val="008545A4"/>
    <w:rsid w:val="008618AE"/>
    <w:rsid w:val="00861D11"/>
    <w:rsid w:val="008629AB"/>
    <w:rsid w:val="0086D7EB"/>
    <w:rsid w:val="0087048F"/>
    <w:rsid w:val="00877D7B"/>
    <w:rsid w:val="00881B6A"/>
    <w:rsid w:val="00890700"/>
    <w:rsid w:val="00890AF3"/>
    <w:rsid w:val="00890F08"/>
    <w:rsid w:val="00891DFF"/>
    <w:rsid w:val="00895F22"/>
    <w:rsid w:val="00895FC2"/>
    <w:rsid w:val="008A69F5"/>
    <w:rsid w:val="008B2FD0"/>
    <w:rsid w:val="008C0F58"/>
    <w:rsid w:val="008C23B1"/>
    <w:rsid w:val="008C473A"/>
    <w:rsid w:val="008D10E1"/>
    <w:rsid w:val="008D5794"/>
    <w:rsid w:val="008D7611"/>
    <w:rsid w:val="008E15CB"/>
    <w:rsid w:val="008E1EC2"/>
    <w:rsid w:val="008E6510"/>
    <w:rsid w:val="008E7022"/>
    <w:rsid w:val="00904A65"/>
    <w:rsid w:val="0090539B"/>
    <w:rsid w:val="00905B49"/>
    <w:rsid w:val="009063CA"/>
    <w:rsid w:val="00910574"/>
    <w:rsid w:val="009119E9"/>
    <w:rsid w:val="00911ECE"/>
    <w:rsid w:val="00913B86"/>
    <w:rsid w:val="00921C01"/>
    <w:rsid w:val="0092513E"/>
    <w:rsid w:val="00926AE5"/>
    <w:rsid w:val="00932C44"/>
    <w:rsid w:val="0093613B"/>
    <w:rsid w:val="0094055E"/>
    <w:rsid w:val="0094542E"/>
    <w:rsid w:val="00946028"/>
    <w:rsid w:val="0094646F"/>
    <w:rsid w:val="0095313F"/>
    <w:rsid w:val="009535CB"/>
    <w:rsid w:val="00956BAF"/>
    <w:rsid w:val="00957ABB"/>
    <w:rsid w:val="0096210F"/>
    <w:rsid w:val="00962867"/>
    <w:rsid w:val="00962AAF"/>
    <w:rsid w:val="00966EF3"/>
    <w:rsid w:val="009770B5"/>
    <w:rsid w:val="0098488F"/>
    <w:rsid w:val="00986316"/>
    <w:rsid w:val="00993033"/>
    <w:rsid w:val="009937DD"/>
    <w:rsid w:val="009A0DEB"/>
    <w:rsid w:val="009A12D2"/>
    <w:rsid w:val="009A6A96"/>
    <w:rsid w:val="009B01FB"/>
    <w:rsid w:val="009C0EE4"/>
    <w:rsid w:val="009C1AA5"/>
    <w:rsid w:val="009C1F02"/>
    <w:rsid w:val="009C33F7"/>
    <w:rsid w:val="009C6105"/>
    <w:rsid w:val="009D0B35"/>
    <w:rsid w:val="009D0E9A"/>
    <w:rsid w:val="009D380D"/>
    <w:rsid w:val="009D6C88"/>
    <w:rsid w:val="009D7020"/>
    <w:rsid w:val="009E0D33"/>
    <w:rsid w:val="009E3001"/>
    <w:rsid w:val="009E4AD1"/>
    <w:rsid w:val="00A0255A"/>
    <w:rsid w:val="00A05603"/>
    <w:rsid w:val="00A06C83"/>
    <w:rsid w:val="00A10093"/>
    <w:rsid w:val="00A10AAC"/>
    <w:rsid w:val="00A10B07"/>
    <w:rsid w:val="00A123B0"/>
    <w:rsid w:val="00A22049"/>
    <w:rsid w:val="00A24124"/>
    <w:rsid w:val="00A330B8"/>
    <w:rsid w:val="00A40343"/>
    <w:rsid w:val="00A45846"/>
    <w:rsid w:val="00A47004"/>
    <w:rsid w:val="00A5184D"/>
    <w:rsid w:val="00A55D72"/>
    <w:rsid w:val="00A579E9"/>
    <w:rsid w:val="00A60C50"/>
    <w:rsid w:val="00A62730"/>
    <w:rsid w:val="00A63484"/>
    <w:rsid w:val="00A6498D"/>
    <w:rsid w:val="00A65430"/>
    <w:rsid w:val="00A6774B"/>
    <w:rsid w:val="00A7404A"/>
    <w:rsid w:val="00A772FE"/>
    <w:rsid w:val="00A81F3B"/>
    <w:rsid w:val="00A83B95"/>
    <w:rsid w:val="00A84079"/>
    <w:rsid w:val="00A85A80"/>
    <w:rsid w:val="00A87A7D"/>
    <w:rsid w:val="00A9370D"/>
    <w:rsid w:val="00A94A9E"/>
    <w:rsid w:val="00A971F3"/>
    <w:rsid w:val="00AA644F"/>
    <w:rsid w:val="00AB4B17"/>
    <w:rsid w:val="00AB7EB0"/>
    <w:rsid w:val="00AC2195"/>
    <w:rsid w:val="00AD7AAA"/>
    <w:rsid w:val="00AE1E3D"/>
    <w:rsid w:val="00AE5B80"/>
    <w:rsid w:val="00AE6B55"/>
    <w:rsid w:val="00AE7931"/>
    <w:rsid w:val="00AE7B99"/>
    <w:rsid w:val="00AF4791"/>
    <w:rsid w:val="00AF572B"/>
    <w:rsid w:val="00B02376"/>
    <w:rsid w:val="00B07699"/>
    <w:rsid w:val="00B07755"/>
    <w:rsid w:val="00B10D05"/>
    <w:rsid w:val="00B1133D"/>
    <w:rsid w:val="00B34198"/>
    <w:rsid w:val="00B43F87"/>
    <w:rsid w:val="00B4758A"/>
    <w:rsid w:val="00B51347"/>
    <w:rsid w:val="00B61E6E"/>
    <w:rsid w:val="00B622BC"/>
    <w:rsid w:val="00B63A6F"/>
    <w:rsid w:val="00B64365"/>
    <w:rsid w:val="00B72A43"/>
    <w:rsid w:val="00B738D0"/>
    <w:rsid w:val="00B756AF"/>
    <w:rsid w:val="00B83459"/>
    <w:rsid w:val="00B840F8"/>
    <w:rsid w:val="00B85D13"/>
    <w:rsid w:val="00B91361"/>
    <w:rsid w:val="00B939EA"/>
    <w:rsid w:val="00B93B22"/>
    <w:rsid w:val="00B94F0A"/>
    <w:rsid w:val="00B95A0C"/>
    <w:rsid w:val="00BA06BC"/>
    <w:rsid w:val="00BA57E8"/>
    <w:rsid w:val="00BB0C14"/>
    <w:rsid w:val="00BB5896"/>
    <w:rsid w:val="00BB6FFC"/>
    <w:rsid w:val="00BC0A54"/>
    <w:rsid w:val="00BC1202"/>
    <w:rsid w:val="00BD25BA"/>
    <w:rsid w:val="00BD37E5"/>
    <w:rsid w:val="00BD3B49"/>
    <w:rsid w:val="00BD53FB"/>
    <w:rsid w:val="00BD79DE"/>
    <w:rsid w:val="00BE067F"/>
    <w:rsid w:val="00BE1D60"/>
    <w:rsid w:val="00BE2AB9"/>
    <w:rsid w:val="00BE32D4"/>
    <w:rsid w:val="00BE4DF6"/>
    <w:rsid w:val="00BE5610"/>
    <w:rsid w:val="00BE5F4C"/>
    <w:rsid w:val="00BE61B5"/>
    <w:rsid w:val="00BE6C08"/>
    <w:rsid w:val="00BF262E"/>
    <w:rsid w:val="00BF2E09"/>
    <w:rsid w:val="00BF31F4"/>
    <w:rsid w:val="00BF4472"/>
    <w:rsid w:val="00BF7444"/>
    <w:rsid w:val="00C005F7"/>
    <w:rsid w:val="00C0195D"/>
    <w:rsid w:val="00C01BF7"/>
    <w:rsid w:val="00C07495"/>
    <w:rsid w:val="00C1184A"/>
    <w:rsid w:val="00C1219A"/>
    <w:rsid w:val="00C14D6C"/>
    <w:rsid w:val="00C1738A"/>
    <w:rsid w:val="00C2070F"/>
    <w:rsid w:val="00C212C1"/>
    <w:rsid w:val="00C249C5"/>
    <w:rsid w:val="00C271E3"/>
    <w:rsid w:val="00C27E4B"/>
    <w:rsid w:val="00C320BA"/>
    <w:rsid w:val="00C35F2E"/>
    <w:rsid w:val="00C36B45"/>
    <w:rsid w:val="00C41164"/>
    <w:rsid w:val="00C452CA"/>
    <w:rsid w:val="00C50A4D"/>
    <w:rsid w:val="00C536DD"/>
    <w:rsid w:val="00C53CCE"/>
    <w:rsid w:val="00C542BC"/>
    <w:rsid w:val="00C5510A"/>
    <w:rsid w:val="00C56267"/>
    <w:rsid w:val="00C562B5"/>
    <w:rsid w:val="00C578F3"/>
    <w:rsid w:val="00C612C2"/>
    <w:rsid w:val="00C64C86"/>
    <w:rsid w:val="00C67B14"/>
    <w:rsid w:val="00C72B17"/>
    <w:rsid w:val="00C72DA8"/>
    <w:rsid w:val="00C76395"/>
    <w:rsid w:val="00C8189F"/>
    <w:rsid w:val="00C839B3"/>
    <w:rsid w:val="00C87509"/>
    <w:rsid w:val="00C93B3B"/>
    <w:rsid w:val="00C9764F"/>
    <w:rsid w:val="00CA2133"/>
    <w:rsid w:val="00CA4ACE"/>
    <w:rsid w:val="00CA7554"/>
    <w:rsid w:val="00CB0CBC"/>
    <w:rsid w:val="00CB1EBC"/>
    <w:rsid w:val="00CB1ED9"/>
    <w:rsid w:val="00CB1FB1"/>
    <w:rsid w:val="00CB3120"/>
    <w:rsid w:val="00CB3BB8"/>
    <w:rsid w:val="00CB4751"/>
    <w:rsid w:val="00CB7DB0"/>
    <w:rsid w:val="00CC1532"/>
    <w:rsid w:val="00CC3320"/>
    <w:rsid w:val="00CC447A"/>
    <w:rsid w:val="00CC57A7"/>
    <w:rsid w:val="00CC5BAC"/>
    <w:rsid w:val="00CC7577"/>
    <w:rsid w:val="00CD0761"/>
    <w:rsid w:val="00CD11D4"/>
    <w:rsid w:val="00CD4A5A"/>
    <w:rsid w:val="00CD5052"/>
    <w:rsid w:val="00CD5268"/>
    <w:rsid w:val="00CD5F0C"/>
    <w:rsid w:val="00CD65D6"/>
    <w:rsid w:val="00CE10C4"/>
    <w:rsid w:val="00CE2F3A"/>
    <w:rsid w:val="00CE4EA5"/>
    <w:rsid w:val="00CF0489"/>
    <w:rsid w:val="00CF099F"/>
    <w:rsid w:val="00CF2192"/>
    <w:rsid w:val="00D01843"/>
    <w:rsid w:val="00D01D2A"/>
    <w:rsid w:val="00D03BB1"/>
    <w:rsid w:val="00D04852"/>
    <w:rsid w:val="00D070C2"/>
    <w:rsid w:val="00D07F3F"/>
    <w:rsid w:val="00D12606"/>
    <w:rsid w:val="00D1300E"/>
    <w:rsid w:val="00D209FC"/>
    <w:rsid w:val="00D218CA"/>
    <w:rsid w:val="00D30937"/>
    <w:rsid w:val="00D33475"/>
    <w:rsid w:val="00D37015"/>
    <w:rsid w:val="00D45F76"/>
    <w:rsid w:val="00D46232"/>
    <w:rsid w:val="00D468B6"/>
    <w:rsid w:val="00D46938"/>
    <w:rsid w:val="00D47AD5"/>
    <w:rsid w:val="00D50E3E"/>
    <w:rsid w:val="00D57A2E"/>
    <w:rsid w:val="00D628CF"/>
    <w:rsid w:val="00D66B8C"/>
    <w:rsid w:val="00D714BC"/>
    <w:rsid w:val="00D75438"/>
    <w:rsid w:val="00D8346D"/>
    <w:rsid w:val="00D90BE3"/>
    <w:rsid w:val="00D93446"/>
    <w:rsid w:val="00D9401E"/>
    <w:rsid w:val="00D97402"/>
    <w:rsid w:val="00DA120A"/>
    <w:rsid w:val="00DA42BB"/>
    <w:rsid w:val="00DA637A"/>
    <w:rsid w:val="00DB2268"/>
    <w:rsid w:val="00DB307C"/>
    <w:rsid w:val="00DB5122"/>
    <w:rsid w:val="00DC1902"/>
    <w:rsid w:val="00DC2ACE"/>
    <w:rsid w:val="00DC2C1E"/>
    <w:rsid w:val="00DC54E5"/>
    <w:rsid w:val="00DC7415"/>
    <w:rsid w:val="00DD06BE"/>
    <w:rsid w:val="00DD16CD"/>
    <w:rsid w:val="00DD19CD"/>
    <w:rsid w:val="00DD2C2C"/>
    <w:rsid w:val="00DD6DDA"/>
    <w:rsid w:val="00DD7037"/>
    <w:rsid w:val="00DE135B"/>
    <w:rsid w:val="00DE16EE"/>
    <w:rsid w:val="00DF1A86"/>
    <w:rsid w:val="00DF2549"/>
    <w:rsid w:val="00DF3408"/>
    <w:rsid w:val="00DF4CD2"/>
    <w:rsid w:val="00DF5B7A"/>
    <w:rsid w:val="00DF7393"/>
    <w:rsid w:val="00E05F51"/>
    <w:rsid w:val="00E06467"/>
    <w:rsid w:val="00E079A2"/>
    <w:rsid w:val="00E1140A"/>
    <w:rsid w:val="00E247F9"/>
    <w:rsid w:val="00E337CD"/>
    <w:rsid w:val="00E37481"/>
    <w:rsid w:val="00E465FC"/>
    <w:rsid w:val="00E471D9"/>
    <w:rsid w:val="00E4732D"/>
    <w:rsid w:val="00E51300"/>
    <w:rsid w:val="00E54979"/>
    <w:rsid w:val="00E607BD"/>
    <w:rsid w:val="00E654FE"/>
    <w:rsid w:val="00E67BAD"/>
    <w:rsid w:val="00E711B1"/>
    <w:rsid w:val="00E72A40"/>
    <w:rsid w:val="00E72E67"/>
    <w:rsid w:val="00E74788"/>
    <w:rsid w:val="00E761B6"/>
    <w:rsid w:val="00E82DCC"/>
    <w:rsid w:val="00E8484A"/>
    <w:rsid w:val="00E901CC"/>
    <w:rsid w:val="00E90D20"/>
    <w:rsid w:val="00E91FB9"/>
    <w:rsid w:val="00E93153"/>
    <w:rsid w:val="00E93B87"/>
    <w:rsid w:val="00E94D7C"/>
    <w:rsid w:val="00E9706F"/>
    <w:rsid w:val="00EA0992"/>
    <w:rsid w:val="00EA18D0"/>
    <w:rsid w:val="00EB2E7F"/>
    <w:rsid w:val="00EB3373"/>
    <w:rsid w:val="00EB3EE8"/>
    <w:rsid w:val="00EB69CB"/>
    <w:rsid w:val="00EC119B"/>
    <w:rsid w:val="00EC12AF"/>
    <w:rsid w:val="00EC35C3"/>
    <w:rsid w:val="00EC4A09"/>
    <w:rsid w:val="00EC68F6"/>
    <w:rsid w:val="00EC78A3"/>
    <w:rsid w:val="00ED0979"/>
    <w:rsid w:val="00ED0DD2"/>
    <w:rsid w:val="00ED1495"/>
    <w:rsid w:val="00ED3403"/>
    <w:rsid w:val="00ED38F8"/>
    <w:rsid w:val="00ED49BD"/>
    <w:rsid w:val="00EE58C4"/>
    <w:rsid w:val="00EE7576"/>
    <w:rsid w:val="00EF2686"/>
    <w:rsid w:val="00EF2ACB"/>
    <w:rsid w:val="00EF3604"/>
    <w:rsid w:val="00F00605"/>
    <w:rsid w:val="00F007E6"/>
    <w:rsid w:val="00F01D4C"/>
    <w:rsid w:val="00F02120"/>
    <w:rsid w:val="00F02CBA"/>
    <w:rsid w:val="00F0513D"/>
    <w:rsid w:val="00F07A54"/>
    <w:rsid w:val="00F114B3"/>
    <w:rsid w:val="00F1674C"/>
    <w:rsid w:val="00F1769A"/>
    <w:rsid w:val="00F22C0A"/>
    <w:rsid w:val="00F24BAC"/>
    <w:rsid w:val="00F26182"/>
    <w:rsid w:val="00F26A0D"/>
    <w:rsid w:val="00F30B84"/>
    <w:rsid w:val="00F33B5D"/>
    <w:rsid w:val="00F4272A"/>
    <w:rsid w:val="00F45E4A"/>
    <w:rsid w:val="00F47E5F"/>
    <w:rsid w:val="00F50B3D"/>
    <w:rsid w:val="00F50D8E"/>
    <w:rsid w:val="00F54288"/>
    <w:rsid w:val="00F60EC2"/>
    <w:rsid w:val="00F63C02"/>
    <w:rsid w:val="00F63D26"/>
    <w:rsid w:val="00F73DD1"/>
    <w:rsid w:val="00F74FDC"/>
    <w:rsid w:val="00F769AD"/>
    <w:rsid w:val="00F76C70"/>
    <w:rsid w:val="00F80665"/>
    <w:rsid w:val="00F81927"/>
    <w:rsid w:val="00F8481E"/>
    <w:rsid w:val="00F86340"/>
    <w:rsid w:val="00F875F7"/>
    <w:rsid w:val="00F97964"/>
    <w:rsid w:val="00FA1FB2"/>
    <w:rsid w:val="00FA37D8"/>
    <w:rsid w:val="00FA58AA"/>
    <w:rsid w:val="00FA6D1E"/>
    <w:rsid w:val="00FA7434"/>
    <w:rsid w:val="00FB2736"/>
    <w:rsid w:val="00FB2BC8"/>
    <w:rsid w:val="00FB313C"/>
    <w:rsid w:val="00FB3A09"/>
    <w:rsid w:val="00FB5770"/>
    <w:rsid w:val="00FC0F83"/>
    <w:rsid w:val="00FD1890"/>
    <w:rsid w:val="00FD1D51"/>
    <w:rsid w:val="00FD716F"/>
    <w:rsid w:val="00FE624B"/>
    <w:rsid w:val="00FF11FF"/>
    <w:rsid w:val="00FF1799"/>
    <w:rsid w:val="00FF3539"/>
    <w:rsid w:val="00FF4812"/>
    <w:rsid w:val="00FF5008"/>
    <w:rsid w:val="00FF731A"/>
    <w:rsid w:val="041F48E2"/>
    <w:rsid w:val="1342BFC9"/>
    <w:rsid w:val="15582924"/>
    <w:rsid w:val="163ADF1D"/>
    <w:rsid w:val="1A3F5A24"/>
    <w:rsid w:val="1AB346D3"/>
    <w:rsid w:val="1DC2B286"/>
    <w:rsid w:val="21316864"/>
    <w:rsid w:val="2190A43F"/>
    <w:rsid w:val="23230899"/>
    <w:rsid w:val="24CAA54A"/>
    <w:rsid w:val="252D3AD8"/>
    <w:rsid w:val="2537FE56"/>
    <w:rsid w:val="294213BE"/>
    <w:rsid w:val="2A5E0596"/>
    <w:rsid w:val="35E63659"/>
    <w:rsid w:val="36A04200"/>
    <w:rsid w:val="3890FFED"/>
    <w:rsid w:val="3CBDBB27"/>
    <w:rsid w:val="3CBE4D2C"/>
    <w:rsid w:val="3EEC5BD7"/>
    <w:rsid w:val="45AA9F5E"/>
    <w:rsid w:val="45B1A5F5"/>
    <w:rsid w:val="4C04709C"/>
    <w:rsid w:val="4C8E95FF"/>
    <w:rsid w:val="4C98E1F2"/>
    <w:rsid w:val="4D12FA80"/>
    <w:rsid w:val="4D7D23BA"/>
    <w:rsid w:val="4DC26E00"/>
    <w:rsid w:val="4F6E278E"/>
    <w:rsid w:val="54866FD3"/>
    <w:rsid w:val="573683BE"/>
    <w:rsid w:val="5AAA9D72"/>
    <w:rsid w:val="618AFE43"/>
    <w:rsid w:val="640D07A3"/>
    <w:rsid w:val="649622C4"/>
    <w:rsid w:val="66429A69"/>
    <w:rsid w:val="67183BF5"/>
    <w:rsid w:val="685C05E3"/>
    <w:rsid w:val="68B7CA09"/>
    <w:rsid w:val="6AF00365"/>
    <w:rsid w:val="7105A739"/>
    <w:rsid w:val="7143AF44"/>
    <w:rsid w:val="724A0161"/>
    <w:rsid w:val="72D2B8B2"/>
    <w:rsid w:val="72E86985"/>
    <w:rsid w:val="74750EB6"/>
    <w:rsid w:val="76873752"/>
    <w:rsid w:val="7945AAAA"/>
    <w:rsid w:val="7D0D06DD"/>
    <w:rsid w:val="7F7E1CB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61836"/>
  <w15:chartTrackingRefBased/>
  <w15:docId w15:val="{4D69B40C-751C-470E-836A-624D7DC70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17448"/>
  </w:style>
  <w:style w:type="paragraph" w:styleId="Heading1">
    <w:name w:val="heading 1"/>
    <w:basedOn w:val="Normal"/>
    <w:next w:val="Normal"/>
    <w:link w:val="Heading1Char"/>
    <w:uiPriority w:val="9"/>
    <w:qFormat/>
    <w:rsid w:val="00217448"/>
    <w:pPr>
      <w:keepNext/>
      <w:keepLines/>
      <w:spacing w:before="360" w:after="120"/>
      <w:outlineLvl w:val="0"/>
    </w:pPr>
    <w:rPr>
      <w:rFonts w:eastAsiaTheme="majorEastAsia" w:cstheme="majorBidi"/>
      <w:b/>
      <w:smallCaps/>
      <w:color w:val="2F5496" w:themeColor="accent1" w:themeShade="BF"/>
      <w:sz w:val="32"/>
      <w:szCs w:val="32"/>
    </w:rPr>
  </w:style>
  <w:style w:type="paragraph" w:styleId="Heading2">
    <w:name w:val="heading 2"/>
    <w:basedOn w:val="Normal"/>
    <w:next w:val="Normal"/>
    <w:link w:val="Heading2Char"/>
    <w:uiPriority w:val="9"/>
    <w:unhideWhenUsed/>
    <w:qFormat/>
    <w:rsid w:val="00217448"/>
    <w:pPr>
      <w:keepNext/>
      <w:keepLines/>
      <w:spacing w:before="160" w:after="120"/>
      <w:outlineLvl w:val="1"/>
    </w:pPr>
    <w:rPr>
      <w:rFonts w:eastAsiaTheme="majorEastAsia"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2174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448"/>
    <w:rPr>
      <w:rFonts w:eastAsiaTheme="majorEastAsia" w:cstheme="majorBidi"/>
      <w:b/>
      <w:smallCaps/>
      <w:color w:val="2F5496" w:themeColor="accent1" w:themeShade="BF"/>
      <w:sz w:val="32"/>
      <w:szCs w:val="32"/>
    </w:rPr>
  </w:style>
  <w:style w:type="character" w:customStyle="1" w:styleId="Heading2Char">
    <w:name w:val="Heading 2 Char"/>
    <w:basedOn w:val="DefaultParagraphFont"/>
    <w:link w:val="Heading2"/>
    <w:uiPriority w:val="9"/>
    <w:rsid w:val="00217448"/>
    <w:rPr>
      <w:rFonts w:eastAsiaTheme="majorEastAsia" w:cstheme="majorBidi"/>
      <w:color w:val="2F5496" w:themeColor="accent1" w:themeShade="BF"/>
      <w:sz w:val="24"/>
      <w:szCs w:val="26"/>
    </w:rPr>
  </w:style>
  <w:style w:type="character" w:customStyle="1" w:styleId="Heading3Char">
    <w:name w:val="Heading 3 Char"/>
    <w:basedOn w:val="DefaultParagraphFont"/>
    <w:link w:val="Heading3"/>
    <w:uiPriority w:val="9"/>
    <w:rsid w:val="00217448"/>
    <w:rPr>
      <w:rFonts w:asciiTheme="majorHAnsi" w:eastAsiaTheme="majorEastAsia" w:hAnsiTheme="majorHAnsi" w:cstheme="majorBidi"/>
      <w:color w:val="1F3763" w:themeColor="accent1" w:themeShade="7F"/>
      <w:sz w:val="24"/>
      <w:szCs w:val="24"/>
    </w:rPr>
  </w:style>
  <w:style w:type="paragraph" w:styleId="Caption">
    <w:name w:val="caption"/>
    <w:basedOn w:val="Normal"/>
    <w:qFormat/>
    <w:rsid w:val="00217448"/>
    <w:pPr>
      <w:suppressLineNumbers/>
      <w:suppressAutoHyphens/>
      <w:spacing w:before="120" w:after="120" w:line="276" w:lineRule="auto"/>
    </w:pPr>
    <w:rPr>
      <w:rFonts w:ascii="Calibri" w:eastAsia="Calibri" w:hAnsi="Calibri" w:cs="Mangal"/>
      <w:i/>
      <w:iCs/>
      <w:sz w:val="24"/>
      <w:szCs w:val="24"/>
      <w:lang w:eastAsia="ar-SA"/>
    </w:rPr>
  </w:style>
  <w:style w:type="character" w:styleId="CommentReference">
    <w:name w:val="annotation reference"/>
    <w:basedOn w:val="DefaultParagraphFont"/>
    <w:uiPriority w:val="99"/>
    <w:semiHidden/>
    <w:unhideWhenUsed/>
    <w:rsid w:val="00217448"/>
    <w:rPr>
      <w:sz w:val="16"/>
      <w:szCs w:val="16"/>
    </w:rPr>
  </w:style>
  <w:style w:type="paragraph" w:styleId="CommentText">
    <w:name w:val="annotation text"/>
    <w:basedOn w:val="Normal"/>
    <w:link w:val="CommentTextChar"/>
    <w:uiPriority w:val="99"/>
    <w:semiHidden/>
    <w:unhideWhenUsed/>
    <w:rsid w:val="00217448"/>
    <w:pPr>
      <w:spacing w:line="240" w:lineRule="auto"/>
    </w:pPr>
    <w:rPr>
      <w:szCs w:val="20"/>
    </w:rPr>
  </w:style>
  <w:style w:type="character" w:customStyle="1" w:styleId="CommentTextChar">
    <w:name w:val="Comment Text Char"/>
    <w:basedOn w:val="DefaultParagraphFont"/>
    <w:link w:val="CommentText"/>
    <w:uiPriority w:val="99"/>
    <w:semiHidden/>
    <w:rsid w:val="00217448"/>
    <w:rPr>
      <w:szCs w:val="20"/>
    </w:rPr>
  </w:style>
  <w:style w:type="paragraph" w:styleId="CommentSubject">
    <w:name w:val="annotation subject"/>
    <w:basedOn w:val="CommentText"/>
    <w:next w:val="CommentText"/>
    <w:link w:val="CommentSubjectChar"/>
    <w:uiPriority w:val="99"/>
    <w:semiHidden/>
    <w:unhideWhenUsed/>
    <w:rsid w:val="00217448"/>
    <w:rPr>
      <w:b/>
      <w:bCs/>
    </w:rPr>
  </w:style>
  <w:style w:type="character" w:customStyle="1" w:styleId="CommentSubjectChar">
    <w:name w:val="Comment Subject Char"/>
    <w:basedOn w:val="CommentTextChar"/>
    <w:link w:val="CommentSubject"/>
    <w:uiPriority w:val="99"/>
    <w:semiHidden/>
    <w:rsid w:val="00217448"/>
    <w:rPr>
      <w:b/>
      <w:bCs/>
      <w:szCs w:val="20"/>
    </w:rPr>
  </w:style>
  <w:style w:type="paragraph" w:styleId="BalloonText">
    <w:name w:val="Balloon Text"/>
    <w:basedOn w:val="Normal"/>
    <w:link w:val="BalloonTextChar"/>
    <w:uiPriority w:val="99"/>
    <w:semiHidden/>
    <w:unhideWhenUsed/>
    <w:rsid w:val="00217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7448"/>
    <w:rPr>
      <w:rFonts w:ascii="Segoe UI" w:hAnsi="Segoe UI" w:cs="Segoe UI"/>
      <w:sz w:val="18"/>
      <w:szCs w:val="18"/>
    </w:rPr>
  </w:style>
  <w:style w:type="paragraph" w:styleId="Header">
    <w:name w:val="header"/>
    <w:basedOn w:val="Normal"/>
    <w:link w:val="HeaderChar"/>
    <w:uiPriority w:val="99"/>
    <w:unhideWhenUsed/>
    <w:rsid w:val="002174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448"/>
  </w:style>
  <w:style w:type="paragraph" w:styleId="Footer">
    <w:name w:val="footer"/>
    <w:basedOn w:val="Normal"/>
    <w:link w:val="FooterChar"/>
    <w:uiPriority w:val="99"/>
    <w:unhideWhenUsed/>
    <w:rsid w:val="002174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448"/>
  </w:style>
  <w:style w:type="paragraph" w:styleId="ListParagraph">
    <w:name w:val="List Paragraph"/>
    <w:basedOn w:val="Normal"/>
    <w:uiPriority w:val="34"/>
    <w:qFormat/>
    <w:rsid w:val="00217448"/>
    <w:pPr>
      <w:ind w:left="720"/>
      <w:contextualSpacing/>
    </w:pPr>
  </w:style>
  <w:style w:type="table" w:styleId="TableGrid">
    <w:name w:val="Table Grid"/>
    <w:basedOn w:val="TableNormal"/>
    <w:uiPriority w:val="59"/>
    <w:rsid w:val="00217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17448"/>
    <w:rPr>
      <w:color w:val="0000FF"/>
      <w:u w:val="single"/>
    </w:rPr>
  </w:style>
  <w:style w:type="character" w:styleId="Strong">
    <w:name w:val="Strong"/>
    <w:basedOn w:val="DefaultParagraphFont"/>
    <w:uiPriority w:val="22"/>
    <w:qFormat/>
    <w:rsid w:val="00217448"/>
    <w:rPr>
      <w:b/>
      <w:bCs/>
    </w:rPr>
  </w:style>
  <w:style w:type="character" w:customStyle="1" w:styleId="go">
    <w:name w:val="go"/>
    <w:basedOn w:val="DefaultParagraphFont"/>
    <w:rsid w:val="00217448"/>
  </w:style>
  <w:style w:type="character" w:styleId="UnresolvedMention">
    <w:name w:val="Unresolved Mention"/>
    <w:basedOn w:val="DefaultParagraphFont"/>
    <w:uiPriority w:val="99"/>
    <w:semiHidden/>
    <w:unhideWhenUsed/>
    <w:rsid w:val="000F74CA"/>
    <w:rPr>
      <w:color w:val="605E5C"/>
      <w:shd w:val="clear" w:color="auto" w:fill="E1DFDD"/>
    </w:rPr>
  </w:style>
  <w:style w:type="paragraph" w:styleId="TOCHeading">
    <w:name w:val="TOC Heading"/>
    <w:basedOn w:val="Heading1"/>
    <w:next w:val="Normal"/>
    <w:uiPriority w:val="39"/>
    <w:unhideWhenUsed/>
    <w:qFormat/>
    <w:rsid w:val="00AF572B"/>
    <w:pPr>
      <w:spacing w:before="240" w:after="0"/>
      <w:outlineLvl w:val="9"/>
    </w:pPr>
    <w:rPr>
      <w:rFonts w:asciiTheme="majorHAnsi" w:hAnsiTheme="majorHAnsi"/>
      <w:b w:val="0"/>
      <w:smallCaps w:val="0"/>
      <w:lang w:val="en-US"/>
    </w:rPr>
  </w:style>
  <w:style w:type="paragraph" w:styleId="TOC1">
    <w:name w:val="toc 1"/>
    <w:basedOn w:val="Normal"/>
    <w:next w:val="Normal"/>
    <w:autoRedefine/>
    <w:uiPriority w:val="39"/>
    <w:unhideWhenUsed/>
    <w:rsid w:val="00AF572B"/>
    <w:pPr>
      <w:spacing w:after="100"/>
    </w:pPr>
  </w:style>
  <w:style w:type="paragraph" w:styleId="TOC2">
    <w:name w:val="toc 2"/>
    <w:basedOn w:val="Normal"/>
    <w:next w:val="Normal"/>
    <w:autoRedefine/>
    <w:uiPriority w:val="39"/>
    <w:unhideWhenUsed/>
    <w:rsid w:val="00AF572B"/>
    <w:pPr>
      <w:spacing w:after="100"/>
      <w:ind w:left="200"/>
    </w:pPr>
  </w:style>
  <w:style w:type="paragraph" w:styleId="TOC3">
    <w:name w:val="toc 3"/>
    <w:basedOn w:val="Normal"/>
    <w:next w:val="Normal"/>
    <w:autoRedefine/>
    <w:uiPriority w:val="39"/>
    <w:unhideWhenUsed/>
    <w:rsid w:val="00AF572B"/>
    <w:pPr>
      <w:spacing w:after="100"/>
      <w:ind w:left="400"/>
    </w:pPr>
  </w:style>
  <w:style w:type="paragraph" w:styleId="Revision">
    <w:name w:val="Revision"/>
    <w:hidden/>
    <w:uiPriority w:val="99"/>
    <w:semiHidden/>
    <w:rsid w:val="00F0513D"/>
    <w:pPr>
      <w:spacing w:after="0" w:line="240" w:lineRule="auto"/>
    </w:pPr>
  </w:style>
  <w:style w:type="character" w:styleId="FollowedHyperlink">
    <w:name w:val="FollowedHyperlink"/>
    <w:basedOn w:val="DefaultParagraphFont"/>
    <w:uiPriority w:val="99"/>
    <w:semiHidden/>
    <w:unhideWhenUsed/>
    <w:rsid w:val="002A03A8"/>
    <w:rPr>
      <w:color w:val="954F72" w:themeColor="followedHyperlink"/>
      <w:u w:val="single"/>
    </w:rPr>
  </w:style>
  <w:style w:type="paragraph" w:styleId="NormalWeb">
    <w:name w:val="Normal (Web)"/>
    <w:basedOn w:val="Normal"/>
    <w:uiPriority w:val="99"/>
    <w:unhideWhenUsed/>
    <w:rsid w:val="00B9136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4142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549150">
      <w:bodyDiv w:val="1"/>
      <w:marLeft w:val="0"/>
      <w:marRight w:val="0"/>
      <w:marTop w:val="0"/>
      <w:marBottom w:val="0"/>
      <w:divBdr>
        <w:top w:val="none" w:sz="0" w:space="0" w:color="auto"/>
        <w:left w:val="none" w:sz="0" w:space="0" w:color="auto"/>
        <w:bottom w:val="none" w:sz="0" w:space="0" w:color="auto"/>
        <w:right w:val="none" w:sz="0" w:space="0" w:color="auto"/>
      </w:divBdr>
    </w:div>
    <w:div w:id="1481193641">
      <w:bodyDiv w:val="1"/>
      <w:marLeft w:val="0"/>
      <w:marRight w:val="0"/>
      <w:marTop w:val="0"/>
      <w:marBottom w:val="0"/>
      <w:divBdr>
        <w:top w:val="none" w:sz="0" w:space="0" w:color="auto"/>
        <w:left w:val="none" w:sz="0" w:space="0" w:color="auto"/>
        <w:bottom w:val="none" w:sz="0" w:space="0" w:color="auto"/>
        <w:right w:val="none" w:sz="0" w:space="0" w:color="auto"/>
      </w:divBdr>
    </w:div>
    <w:div w:id="1593009849">
      <w:bodyDiv w:val="1"/>
      <w:marLeft w:val="0"/>
      <w:marRight w:val="0"/>
      <w:marTop w:val="0"/>
      <w:marBottom w:val="0"/>
      <w:divBdr>
        <w:top w:val="none" w:sz="0" w:space="0" w:color="auto"/>
        <w:left w:val="none" w:sz="0" w:space="0" w:color="auto"/>
        <w:bottom w:val="none" w:sz="0" w:space="0" w:color="auto"/>
        <w:right w:val="none" w:sz="0" w:space="0" w:color="auto"/>
      </w:divBdr>
    </w:div>
    <w:div w:id="1924534781">
      <w:bodyDiv w:val="1"/>
      <w:marLeft w:val="0"/>
      <w:marRight w:val="0"/>
      <w:marTop w:val="0"/>
      <w:marBottom w:val="0"/>
      <w:divBdr>
        <w:top w:val="none" w:sz="0" w:space="0" w:color="auto"/>
        <w:left w:val="none" w:sz="0" w:space="0" w:color="auto"/>
        <w:bottom w:val="none" w:sz="0" w:space="0" w:color="auto"/>
        <w:right w:val="none" w:sz="0" w:space="0" w:color="auto"/>
      </w:divBdr>
      <w:divsChild>
        <w:div w:id="336272351">
          <w:marLeft w:val="0"/>
          <w:marRight w:val="0"/>
          <w:marTop w:val="0"/>
          <w:marBottom w:val="0"/>
          <w:divBdr>
            <w:top w:val="none" w:sz="0" w:space="0" w:color="auto"/>
            <w:left w:val="none" w:sz="0" w:space="0" w:color="auto"/>
            <w:bottom w:val="none" w:sz="0" w:space="0" w:color="auto"/>
            <w:right w:val="none" w:sz="0" w:space="0" w:color="auto"/>
          </w:divBdr>
          <w:divsChild>
            <w:div w:id="1454860669">
              <w:marLeft w:val="0"/>
              <w:marRight w:val="0"/>
              <w:marTop w:val="0"/>
              <w:marBottom w:val="0"/>
              <w:divBdr>
                <w:top w:val="none" w:sz="0" w:space="0" w:color="auto"/>
                <w:left w:val="none" w:sz="0" w:space="0" w:color="auto"/>
                <w:bottom w:val="none" w:sz="0" w:space="0" w:color="auto"/>
                <w:right w:val="none" w:sz="0" w:space="0" w:color="auto"/>
              </w:divBdr>
              <w:divsChild>
                <w:div w:id="146781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5930">
          <w:marLeft w:val="0"/>
          <w:marRight w:val="0"/>
          <w:marTop w:val="0"/>
          <w:marBottom w:val="0"/>
          <w:divBdr>
            <w:top w:val="none" w:sz="0" w:space="0" w:color="auto"/>
            <w:left w:val="none" w:sz="0" w:space="0" w:color="auto"/>
            <w:bottom w:val="none" w:sz="0" w:space="0" w:color="auto"/>
            <w:right w:val="none" w:sz="0" w:space="0" w:color="auto"/>
          </w:divBdr>
          <w:divsChild>
            <w:div w:id="787046880">
              <w:marLeft w:val="0"/>
              <w:marRight w:val="0"/>
              <w:marTop w:val="0"/>
              <w:marBottom w:val="0"/>
              <w:divBdr>
                <w:top w:val="none" w:sz="0" w:space="0" w:color="auto"/>
                <w:left w:val="none" w:sz="0" w:space="0" w:color="auto"/>
                <w:bottom w:val="none" w:sz="0" w:space="0" w:color="auto"/>
                <w:right w:val="none" w:sz="0" w:space="0" w:color="auto"/>
              </w:divBdr>
              <w:divsChild>
                <w:div w:id="13610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39675">
      <w:bodyDiv w:val="1"/>
      <w:marLeft w:val="0"/>
      <w:marRight w:val="0"/>
      <w:marTop w:val="0"/>
      <w:marBottom w:val="0"/>
      <w:divBdr>
        <w:top w:val="none" w:sz="0" w:space="0" w:color="auto"/>
        <w:left w:val="none" w:sz="0" w:space="0" w:color="auto"/>
        <w:bottom w:val="none" w:sz="0" w:space="0" w:color="auto"/>
        <w:right w:val="none" w:sz="0" w:space="0" w:color="auto"/>
      </w:divBdr>
    </w:div>
    <w:div w:id="207627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v.tablan@iesohealth.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iesohealth.com/en-gb/legal/iso-certific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8A8EF91D44475489A30374A63F056C0" ma:contentTypeVersion="13" ma:contentTypeDescription="Create a new document." ma:contentTypeScope="" ma:versionID="d416afbb13df47a9a45086d7e7c594fd">
  <xsd:schema xmlns:xsd="http://www.w3.org/2001/XMLSchema" xmlns:xs="http://www.w3.org/2001/XMLSchema" xmlns:p="http://schemas.microsoft.com/office/2006/metadata/properties" xmlns:ns2="60c1a553-a14f-4ead-ad1a-2df3045bc5e7" xmlns:ns3="4d92ba1c-cdfa-402b-b77f-9e00397b0c5e" targetNamespace="http://schemas.microsoft.com/office/2006/metadata/properties" ma:root="true" ma:fieldsID="e5c8f4103f6b7fd668f5864212e20689" ns2:_="" ns3:_="">
    <xsd:import namespace="60c1a553-a14f-4ead-ad1a-2df3045bc5e7"/>
    <xsd:import namespace="4d92ba1c-cdfa-402b-b77f-9e00397b0c5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c1a553-a14f-4ead-ad1a-2df3045bc5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d92ba1c-cdfa-402b-b77f-9e00397b0c5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aeeaa36a-9f2b-4fc7-a03b-bdaad7d46181"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254BB-8A4C-49C0-9052-75867629E94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3E5B8E-AB30-450F-8E3F-C95DC7AA9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c1a553-a14f-4ead-ad1a-2df3045bc5e7"/>
    <ds:schemaRef ds:uri="4d92ba1c-cdfa-402b-b77f-9e00397b0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3AB2E9-B3AE-435D-AE58-90D5F06D0BEA}">
  <ds:schemaRefs>
    <ds:schemaRef ds:uri="http://schemas.microsoft.com/sharepoint/v3/contenttype/forms"/>
  </ds:schemaRefs>
</ds:datastoreItem>
</file>

<file path=customXml/itemProps4.xml><?xml version="1.0" encoding="utf-8"?>
<ds:datastoreItem xmlns:ds="http://schemas.openxmlformats.org/officeDocument/2006/customXml" ds:itemID="{5E2E63D4-7C3C-4844-9141-B073648D57B2}">
  <ds:schemaRefs>
    <ds:schemaRef ds:uri="Microsoft.SharePoint.Taxonomy.ContentTypeSync"/>
  </ds:schemaRefs>
</ds:datastoreItem>
</file>

<file path=customXml/itemProps5.xml><?xml version="1.0" encoding="utf-8"?>
<ds:datastoreItem xmlns:ds="http://schemas.openxmlformats.org/officeDocument/2006/customXml" ds:itemID="{7E00EAF0-7D48-46B5-B507-F16DA23CC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6</Pages>
  <Words>27059</Words>
  <Characters>154241</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39</CharactersWithSpaces>
  <SharedDoc>false</SharedDoc>
  <HLinks>
    <vt:vector size="138" baseType="variant">
      <vt:variant>
        <vt:i4>7536762</vt:i4>
      </vt:variant>
      <vt:variant>
        <vt:i4>177</vt:i4>
      </vt:variant>
      <vt:variant>
        <vt:i4>0</vt:i4>
      </vt:variant>
      <vt:variant>
        <vt:i4>5</vt:i4>
      </vt:variant>
      <vt:variant>
        <vt:lpwstr>https://www.iesohealth.com/en-gb/legal/iso-certificates</vt:lpwstr>
      </vt:variant>
      <vt:variant>
        <vt:lpwstr/>
      </vt:variant>
      <vt:variant>
        <vt:i4>3080230</vt:i4>
      </vt:variant>
      <vt:variant>
        <vt:i4>125</vt:i4>
      </vt:variant>
      <vt:variant>
        <vt:i4>0</vt:i4>
      </vt:variant>
      <vt:variant>
        <vt:i4>5</vt:i4>
      </vt:variant>
      <vt:variant>
        <vt:lpwstr>bookmark://_Toc37865922/</vt:lpwstr>
      </vt:variant>
      <vt:variant>
        <vt:lpwstr>_Toc37865922</vt:lpwstr>
      </vt:variant>
      <vt:variant>
        <vt:i4>2883621</vt:i4>
      </vt:variant>
      <vt:variant>
        <vt:i4>119</vt:i4>
      </vt:variant>
      <vt:variant>
        <vt:i4>0</vt:i4>
      </vt:variant>
      <vt:variant>
        <vt:i4>5</vt:i4>
      </vt:variant>
      <vt:variant>
        <vt:lpwstr>bookmark://_Toc37865921/</vt:lpwstr>
      </vt:variant>
      <vt:variant>
        <vt:lpwstr>_Toc37865921</vt:lpwstr>
      </vt:variant>
      <vt:variant>
        <vt:i4>2949156</vt:i4>
      </vt:variant>
      <vt:variant>
        <vt:i4>113</vt:i4>
      </vt:variant>
      <vt:variant>
        <vt:i4>0</vt:i4>
      </vt:variant>
      <vt:variant>
        <vt:i4>5</vt:i4>
      </vt:variant>
      <vt:variant>
        <vt:lpwstr>bookmark://_Toc37865920/</vt:lpwstr>
      </vt:variant>
      <vt:variant>
        <vt:lpwstr>_Toc37865920</vt:lpwstr>
      </vt:variant>
      <vt:variant>
        <vt:i4>2555950</vt:i4>
      </vt:variant>
      <vt:variant>
        <vt:i4>107</vt:i4>
      </vt:variant>
      <vt:variant>
        <vt:i4>0</vt:i4>
      </vt:variant>
      <vt:variant>
        <vt:i4>5</vt:i4>
      </vt:variant>
      <vt:variant>
        <vt:lpwstr>bookmark://_Toc37865919/</vt:lpwstr>
      </vt:variant>
      <vt:variant>
        <vt:lpwstr>_Toc37865919</vt:lpwstr>
      </vt:variant>
      <vt:variant>
        <vt:i4>2490415</vt:i4>
      </vt:variant>
      <vt:variant>
        <vt:i4>101</vt:i4>
      </vt:variant>
      <vt:variant>
        <vt:i4>0</vt:i4>
      </vt:variant>
      <vt:variant>
        <vt:i4>5</vt:i4>
      </vt:variant>
      <vt:variant>
        <vt:lpwstr>bookmark://_Toc37865918/</vt:lpwstr>
      </vt:variant>
      <vt:variant>
        <vt:lpwstr>_Toc37865918</vt:lpwstr>
      </vt:variant>
      <vt:variant>
        <vt:i4>2687008</vt:i4>
      </vt:variant>
      <vt:variant>
        <vt:i4>95</vt:i4>
      </vt:variant>
      <vt:variant>
        <vt:i4>0</vt:i4>
      </vt:variant>
      <vt:variant>
        <vt:i4>5</vt:i4>
      </vt:variant>
      <vt:variant>
        <vt:lpwstr>bookmark://_Toc37865917/</vt:lpwstr>
      </vt:variant>
      <vt:variant>
        <vt:lpwstr>_Toc37865917</vt:lpwstr>
      </vt:variant>
      <vt:variant>
        <vt:i4>2621473</vt:i4>
      </vt:variant>
      <vt:variant>
        <vt:i4>89</vt:i4>
      </vt:variant>
      <vt:variant>
        <vt:i4>0</vt:i4>
      </vt:variant>
      <vt:variant>
        <vt:i4>5</vt:i4>
      </vt:variant>
      <vt:variant>
        <vt:lpwstr>bookmark://_Toc37865916/</vt:lpwstr>
      </vt:variant>
      <vt:variant>
        <vt:lpwstr>_Toc37865916</vt:lpwstr>
      </vt:variant>
      <vt:variant>
        <vt:i4>2818082</vt:i4>
      </vt:variant>
      <vt:variant>
        <vt:i4>83</vt:i4>
      </vt:variant>
      <vt:variant>
        <vt:i4>0</vt:i4>
      </vt:variant>
      <vt:variant>
        <vt:i4>5</vt:i4>
      </vt:variant>
      <vt:variant>
        <vt:lpwstr>bookmark://_Toc37865915/</vt:lpwstr>
      </vt:variant>
      <vt:variant>
        <vt:lpwstr>_Toc37865915</vt:lpwstr>
      </vt:variant>
      <vt:variant>
        <vt:i4>2752547</vt:i4>
      </vt:variant>
      <vt:variant>
        <vt:i4>77</vt:i4>
      </vt:variant>
      <vt:variant>
        <vt:i4>0</vt:i4>
      </vt:variant>
      <vt:variant>
        <vt:i4>5</vt:i4>
      </vt:variant>
      <vt:variant>
        <vt:lpwstr>bookmark://_Toc37865914/</vt:lpwstr>
      </vt:variant>
      <vt:variant>
        <vt:lpwstr>_Toc37865914</vt:lpwstr>
      </vt:variant>
      <vt:variant>
        <vt:i4>2949156</vt:i4>
      </vt:variant>
      <vt:variant>
        <vt:i4>71</vt:i4>
      </vt:variant>
      <vt:variant>
        <vt:i4>0</vt:i4>
      </vt:variant>
      <vt:variant>
        <vt:i4>5</vt:i4>
      </vt:variant>
      <vt:variant>
        <vt:lpwstr>bookmark://_Toc37865913/</vt:lpwstr>
      </vt:variant>
      <vt:variant>
        <vt:lpwstr>_Toc37865913</vt:lpwstr>
      </vt:variant>
      <vt:variant>
        <vt:i4>2883621</vt:i4>
      </vt:variant>
      <vt:variant>
        <vt:i4>65</vt:i4>
      </vt:variant>
      <vt:variant>
        <vt:i4>0</vt:i4>
      </vt:variant>
      <vt:variant>
        <vt:i4>5</vt:i4>
      </vt:variant>
      <vt:variant>
        <vt:lpwstr>bookmark://_Toc37865912/</vt:lpwstr>
      </vt:variant>
      <vt:variant>
        <vt:lpwstr>_Toc37865912</vt:lpwstr>
      </vt:variant>
      <vt:variant>
        <vt:i4>3080230</vt:i4>
      </vt:variant>
      <vt:variant>
        <vt:i4>59</vt:i4>
      </vt:variant>
      <vt:variant>
        <vt:i4>0</vt:i4>
      </vt:variant>
      <vt:variant>
        <vt:i4>5</vt:i4>
      </vt:variant>
      <vt:variant>
        <vt:lpwstr>bookmark://_Toc37865911/</vt:lpwstr>
      </vt:variant>
      <vt:variant>
        <vt:lpwstr>_Toc37865911</vt:lpwstr>
      </vt:variant>
      <vt:variant>
        <vt:i4>3014695</vt:i4>
      </vt:variant>
      <vt:variant>
        <vt:i4>53</vt:i4>
      </vt:variant>
      <vt:variant>
        <vt:i4>0</vt:i4>
      </vt:variant>
      <vt:variant>
        <vt:i4>5</vt:i4>
      </vt:variant>
      <vt:variant>
        <vt:lpwstr>bookmark://_Toc37865910/</vt:lpwstr>
      </vt:variant>
      <vt:variant>
        <vt:lpwstr>_Toc37865910</vt:lpwstr>
      </vt:variant>
      <vt:variant>
        <vt:i4>2490415</vt:i4>
      </vt:variant>
      <vt:variant>
        <vt:i4>47</vt:i4>
      </vt:variant>
      <vt:variant>
        <vt:i4>0</vt:i4>
      </vt:variant>
      <vt:variant>
        <vt:i4>5</vt:i4>
      </vt:variant>
      <vt:variant>
        <vt:lpwstr>bookmark://_Toc37865909/</vt:lpwstr>
      </vt:variant>
      <vt:variant>
        <vt:lpwstr>_Toc37865909</vt:lpwstr>
      </vt:variant>
      <vt:variant>
        <vt:i4>2555950</vt:i4>
      </vt:variant>
      <vt:variant>
        <vt:i4>41</vt:i4>
      </vt:variant>
      <vt:variant>
        <vt:i4>0</vt:i4>
      </vt:variant>
      <vt:variant>
        <vt:i4>5</vt:i4>
      </vt:variant>
      <vt:variant>
        <vt:lpwstr>bookmark://_Toc37865908/</vt:lpwstr>
      </vt:variant>
      <vt:variant>
        <vt:lpwstr>_Toc37865908</vt:lpwstr>
      </vt:variant>
      <vt:variant>
        <vt:i4>2621473</vt:i4>
      </vt:variant>
      <vt:variant>
        <vt:i4>35</vt:i4>
      </vt:variant>
      <vt:variant>
        <vt:i4>0</vt:i4>
      </vt:variant>
      <vt:variant>
        <vt:i4>5</vt:i4>
      </vt:variant>
      <vt:variant>
        <vt:lpwstr>bookmark://_Toc37865907/</vt:lpwstr>
      </vt:variant>
      <vt:variant>
        <vt:lpwstr>_Toc37865907</vt:lpwstr>
      </vt:variant>
      <vt:variant>
        <vt:i4>2687008</vt:i4>
      </vt:variant>
      <vt:variant>
        <vt:i4>29</vt:i4>
      </vt:variant>
      <vt:variant>
        <vt:i4>0</vt:i4>
      </vt:variant>
      <vt:variant>
        <vt:i4>5</vt:i4>
      </vt:variant>
      <vt:variant>
        <vt:lpwstr>bookmark://_Toc37865906/</vt:lpwstr>
      </vt:variant>
      <vt:variant>
        <vt:lpwstr>_Toc37865906</vt:lpwstr>
      </vt:variant>
      <vt:variant>
        <vt:i4>2752547</vt:i4>
      </vt:variant>
      <vt:variant>
        <vt:i4>23</vt:i4>
      </vt:variant>
      <vt:variant>
        <vt:i4>0</vt:i4>
      </vt:variant>
      <vt:variant>
        <vt:i4>5</vt:i4>
      </vt:variant>
      <vt:variant>
        <vt:lpwstr>bookmark://_Toc37865905/</vt:lpwstr>
      </vt:variant>
      <vt:variant>
        <vt:lpwstr>_Toc37865905</vt:lpwstr>
      </vt:variant>
      <vt:variant>
        <vt:i4>2818082</vt:i4>
      </vt:variant>
      <vt:variant>
        <vt:i4>17</vt:i4>
      </vt:variant>
      <vt:variant>
        <vt:i4>0</vt:i4>
      </vt:variant>
      <vt:variant>
        <vt:i4>5</vt:i4>
      </vt:variant>
      <vt:variant>
        <vt:lpwstr>bookmark://_Toc37865904/</vt:lpwstr>
      </vt:variant>
      <vt:variant>
        <vt:lpwstr>_Toc37865904</vt:lpwstr>
      </vt:variant>
      <vt:variant>
        <vt:i4>2883621</vt:i4>
      </vt:variant>
      <vt:variant>
        <vt:i4>11</vt:i4>
      </vt:variant>
      <vt:variant>
        <vt:i4>0</vt:i4>
      </vt:variant>
      <vt:variant>
        <vt:i4>5</vt:i4>
      </vt:variant>
      <vt:variant>
        <vt:lpwstr>bookmark://_Toc37865903/</vt:lpwstr>
      </vt:variant>
      <vt:variant>
        <vt:lpwstr>_Toc37865903</vt:lpwstr>
      </vt:variant>
      <vt:variant>
        <vt:i4>2949156</vt:i4>
      </vt:variant>
      <vt:variant>
        <vt:i4>5</vt:i4>
      </vt:variant>
      <vt:variant>
        <vt:i4>0</vt:i4>
      </vt:variant>
      <vt:variant>
        <vt:i4>5</vt:i4>
      </vt:variant>
      <vt:variant>
        <vt:lpwstr>bookmark://_Toc37865902/</vt:lpwstr>
      </vt:variant>
      <vt:variant>
        <vt:lpwstr>_Toc37865902</vt:lpwstr>
      </vt:variant>
      <vt:variant>
        <vt:i4>4587553</vt:i4>
      </vt:variant>
      <vt:variant>
        <vt:i4>0</vt:i4>
      </vt:variant>
      <vt:variant>
        <vt:i4>0</vt:i4>
      </vt:variant>
      <vt:variant>
        <vt:i4>5</vt:i4>
      </vt:variant>
      <vt:variant>
        <vt:lpwstr>mailto:v.tablan@iesohealth.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tarino</dc:creator>
  <cp:keywords/>
  <dc:description/>
  <cp:lastModifiedBy>Michael Ewbank</cp:lastModifiedBy>
  <cp:revision>22</cp:revision>
  <dcterms:created xsi:type="dcterms:W3CDTF">2020-04-20T15:08:00Z</dcterms:created>
  <dcterms:modified xsi:type="dcterms:W3CDTF">2020-04-2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A8EF91D44475489A30374A63F056C0</vt:lpwstr>
  </property>
  <property fmtid="{D5CDD505-2E9C-101B-9397-08002B2CF9AE}" pid="3" name="Mendeley Document_1">
    <vt:lpwstr>True</vt:lpwstr>
  </property>
  <property fmtid="{D5CDD505-2E9C-101B-9397-08002B2CF9AE}" pid="4" name="Mendeley Unique User Id_1">
    <vt:lpwstr>5a561188-0bea-3c24-837f-2c9d6351100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cience</vt:lpwstr>
  </property>
  <property fmtid="{D5CDD505-2E9C-101B-9397-08002B2CF9AE}" pid="23" name="Mendeley Recent Style Name 8_1">
    <vt:lpwstr>Scienc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